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D9B705" w14:textId="52D286C8" w:rsidR="00222631" w:rsidRPr="00786914" w:rsidRDefault="00C631A2" w:rsidP="00222631">
      <w:pPr>
        <w:rPr>
          <w:rFonts w:ascii="Arial" w:hAnsi="Arial" w:cs="Arial"/>
          <w:lang w:val="en-US"/>
        </w:rPr>
      </w:pPr>
      <w:r>
        <w:rPr>
          <w:rFonts w:ascii="Arial" w:hAnsi="Arial" w:cs="Arial"/>
          <w:b/>
          <w:lang w:val="en-US"/>
        </w:rPr>
        <w:t>S4</w:t>
      </w:r>
      <w:r w:rsidR="00222631" w:rsidRPr="00786914">
        <w:rPr>
          <w:rFonts w:ascii="Arial" w:hAnsi="Arial" w:cs="Arial"/>
          <w:b/>
          <w:lang w:val="en-US"/>
        </w:rPr>
        <w:t xml:space="preserve"> Table</w:t>
      </w:r>
      <w:r w:rsidR="00222631" w:rsidRPr="00786914">
        <w:rPr>
          <w:rFonts w:ascii="Arial" w:hAnsi="Arial" w:cs="Arial"/>
          <w:lang w:val="en-US"/>
        </w:rPr>
        <w:t xml:space="preserve"> </w:t>
      </w:r>
      <w:r>
        <w:rPr>
          <w:rFonts w:ascii="Arial" w:hAnsi="Arial" w:cs="Arial"/>
          <w:lang w:val="en-US"/>
        </w:rPr>
        <w:tab/>
      </w:r>
      <w:r w:rsidR="00222631">
        <w:rPr>
          <w:rFonts w:ascii="Arial" w:hAnsi="Arial" w:cs="Arial"/>
          <w:lang w:val="en-US"/>
        </w:rPr>
        <w:t>Studies excluded from the final analysis</w:t>
      </w:r>
    </w:p>
    <w:p w14:paraId="5D4EF5A2" w14:textId="77777777" w:rsidR="00222631" w:rsidRPr="00786914" w:rsidRDefault="00222631" w:rsidP="00222631">
      <w:pPr>
        <w:rPr>
          <w:rFonts w:ascii="Arial" w:hAnsi="Arial" w:cs="Arial"/>
          <w:lang w:val="en-US"/>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282"/>
      </w:tblGrid>
      <w:tr w:rsidR="00222631" w:rsidRPr="00A93047" w14:paraId="10177918" w14:textId="77777777" w:rsidTr="00AC29A5">
        <w:tc>
          <w:tcPr>
            <w:tcW w:w="9282" w:type="dxa"/>
            <w:tcBorders>
              <w:bottom w:val="single" w:sz="4" w:space="0" w:color="auto"/>
            </w:tcBorders>
            <w:shd w:val="clear" w:color="auto" w:fill="auto"/>
          </w:tcPr>
          <w:p w14:paraId="3932383F" w14:textId="77777777" w:rsidR="00222631" w:rsidRPr="00386CBB" w:rsidRDefault="00222631" w:rsidP="00642AA2">
            <w:pPr>
              <w:rPr>
                <w:rFonts w:ascii="Arial" w:hAnsi="Arial" w:cs="Arial"/>
                <w:i/>
                <w:sz w:val="6"/>
                <w:szCs w:val="6"/>
                <w:lang w:val="en-US"/>
              </w:rPr>
            </w:pPr>
          </w:p>
          <w:p w14:paraId="56A48E0B" w14:textId="77777777" w:rsidR="00222631" w:rsidRPr="00386CBB" w:rsidRDefault="00222631" w:rsidP="00642AA2">
            <w:pPr>
              <w:rPr>
                <w:rFonts w:ascii="Arial" w:hAnsi="Arial" w:cs="Arial"/>
                <w:i/>
                <w:lang w:val="en-US"/>
              </w:rPr>
            </w:pPr>
            <w:r w:rsidRPr="00386CBB">
              <w:rPr>
                <w:rFonts w:ascii="Arial" w:hAnsi="Arial" w:cs="Arial"/>
                <w:i/>
                <w:lang w:val="en-US"/>
              </w:rPr>
              <w:t>Studies that did not use human teeth for analysis:</w:t>
            </w:r>
          </w:p>
          <w:p w14:paraId="01EA2EF1" w14:textId="77777777" w:rsidR="00222631" w:rsidRPr="00386CBB" w:rsidRDefault="00222631" w:rsidP="00642AA2">
            <w:pPr>
              <w:rPr>
                <w:rFonts w:ascii="Arial" w:hAnsi="Arial" w:cs="Arial"/>
                <w:i/>
                <w:sz w:val="6"/>
                <w:szCs w:val="6"/>
                <w:lang w:val="en-US"/>
              </w:rPr>
            </w:pPr>
          </w:p>
        </w:tc>
      </w:tr>
      <w:tr w:rsidR="00222631" w:rsidRPr="00A93047" w14:paraId="44E58978" w14:textId="77777777" w:rsidTr="00AC29A5">
        <w:tc>
          <w:tcPr>
            <w:tcW w:w="9282" w:type="dxa"/>
            <w:tcBorders>
              <w:bottom w:val="nil"/>
            </w:tcBorders>
            <w:shd w:val="clear" w:color="auto" w:fill="auto"/>
          </w:tcPr>
          <w:p w14:paraId="6F8D4145" w14:textId="77777777" w:rsidR="00222631" w:rsidRPr="00786914" w:rsidRDefault="00222631" w:rsidP="00642AA2">
            <w:pPr>
              <w:pStyle w:val="EndNoteBibliography"/>
              <w:spacing w:line="276" w:lineRule="auto"/>
              <w:ind w:left="720" w:hanging="720"/>
              <w:rPr>
                <w:rFonts w:ascii="Arial" w:hAnsi="Arial" w:cs="Arial"/>
                <w:sz w:val="6"/>
                <w:szCs w:val="6"/>
                <w:lang w:val="en-US"/>
              </w:rPr>
            </w:pPr>
          </w:p>
          <w:p w14:paraId="190DE3B6" w14:textId="2E9A6884" w:rsidR="00222631" w:rsidRPr="00786914" w:rsidRDefault="00222631" w:rsidP="001C62C6">
            <w:pPr>
              <w:pStyle w:val="EndNoteBibliography"/>
              <w:spacing w:line="276" w:lineRule="auto"/>
              <w:ind w:left="720" w:hanging="720"/>
              <w:rPr>
                <w:rFonts w:ascii="Arial" w:hAnsi="Arial" w:cs="Arial"/>
                <w:lang w:val="en-US"/>
              </w:rPr>
            </w:pPr>
            <w:r>
              <w:rPr>
                <w:rFonts w:ascii="Arial" w:hAnsi="Arial" w:cs="Arial"/>
                <w:noProof/>
                <w:lang w:val="en-US"/>
              </w:rPr>
              <w:t>Mutoh et al. 2007</w:t>
            </w:r>
            <w:r w:rsidR="00C24191">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Mutoh&lt;/Author&gt;&lt;Year&gt;2007&lt;/Year&gt;&lt;RecNum&gt;92&lt;/RecNum&gt;&lt;DisplayText&gt;[1]&lt;/DisplayText&gt;&lt;record&gt;&lt;rec-number&gt;92&lt;/rec-number&gt;&lt;foreign-keys&gt;&lt;key app="EN" db-id="9f52vvealfv0rhe9adc59wrfef90ws5vd0wp" timestamp="1396177573"&gt;92&lt;/key&gt;&lt;/foreign-keys&gt;&lt;ref-type name="Journal Article"&gt;17&lt;/ref-type&gt;&lt;contributors&gt;&lt;authors&gt;&lt;author&gt;Mutoh, N.&lt;/author&gt;&lt;author&gt;Tani-Ishii, N.&lt;/author&gt;&lt;author&gt;Tsukinoki, K.&lt;/author&gt;&lt;author&gt;Chieda, K.&lt;/author&gt;&lt;author&gt;Watanabe, K.&lt;/author&gt;&lt;/authors&gt;&lt;/contributors&gt;&lt;titles&gt;&lt;title&gt;Expression of toll-like receptor 2 and 4 in dental pulp&lt;/title&gt;&lt;secondary-title&gt;Journal of Endodontics&lt;/secondary-title&gt;&lt;/titles&gt;&lt;periodical&gt;&lt;full-title&gt;Journal of Endodontics&lt;/full-title&gt;&lt;abbr-1&gt;J. Endod.&lt;/abbr-1&gt;&lt;abbr-2&gt;J Endod&lt;/abbr-2&gt;&lt;/periodical&gt;&lt;pages&gt;1183-1186&lt;/pages&gt;&lt;volume&gt;33&lt;/volume&gt;&lt;number&gt;10&lt;/number&gt;&lt;dates&gt;&lt;year&gt;2007&lt;/year&gt;&lt;pub-dates&gt;&lt;date&gt;Oct&lt;/date&gt;&lt;/pub-dates&gt;&lt;/dates&gt;&lt;isbn&gt;0099-2399&lt;/isbn&gt;&lt;accession-num&gt;WOS:000249965000008&lt;/accession-num&gt;&lt;urls&gt;&lt;related-urls&gt;&lt;url&gt;&amp;lt;Go to ISI&amp;gt;://WOS:000249965000008&lt;/url&gt;&lt;url&gt;http://ac.els-cdn.com/S0099239907005110/1-s2.0-S0099239907005110-main.pdf?_tid=8bcbf03a-836a-11e3-9de5-00000aab0f02&amp;amp;acdnat=1390398118_6e9e1065f05696e4bda5330599369974&lt;/url&gt;&lt;/related-urls&gt;&lt;/urls&gt;&lt;electronic-resource-num&gt;10.1016/j.joen.2007.05.018&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1]</w:t>
            </w:r>
            <w:r w:rsidR="001C62C6">
              <w:rPr>
                <w:rFonts w:ascii="Arial" w:hAnsi="Arial" w:cs="Arial"/>
                <w:noProof/>
                <w:lang w:val="en-US"/>
              </w:rPr>
              <w:fldChar w:fldCharType="end"/>
            </w:r>
          </w:p>
        </w:tc>
      </w:tr>
      <w:tr w:rsidR="00222631" w:rsidRPr="00A93047" w14:paraId="4ED37FEB" w14:textId="77777777" w:rsidTr="00AC29A5">
        <w:tc>
          <w:tcPr>
            <w:tcW w:w="9282" w:type="dxa"/>
            <w:tcBorders>
              <w:top w:val="nil"/>
            </w:tcBorders>
            <w:shd w:val="clear" w:color="auto" w:fill="auto"/>
          </w:tcPr>
          <w:p w14:paraId="34D79DF5" w14:textId="77777777" w:rsidR="00222631" w:rsidRPr="00786914" w:rsidRDefault="00222631" w:rsidP="00642AA2">
            <w:pPr>
              <w:rPr>
                <w:rFonts w:ascii="Arial" w:hAnsi="Arial" w:cs="Arial"/>
                <w:sz w:val="16"/>
                <w:szCs w:val="16"/>
                <w:lang w:val="en-US"/>
              </w:rPr>
            </w:pPr>
          </w:p>
        </w:tc>
      </w:tr>
      <w:tr w:rsidR="00222631" w:rsidRPr="00A93047" w14:paraId="0F97BA5F" w14:textId="77777777" w:rsidTr="00AC29A5">
        <w:tc>
          <w:tcPr>
            <w:tcW w:w="9282" w:type="dxa"/>
            <w:tcBorders>
              <w:bottom w:val="single" w:sz="4" w:space="0" w:color="auto"/>
            </w:tcBorders>
            <w:shd w:val="clear" w:color="auto" w:fill="auto"/>
          </w:tcPr>
          <w:p w14:paraId="22DF31E4" w14:textId="77777777" w:rsidR="00222631" w:rsidRPr="00386CBB" w:rsidRDefault="00222631" w:rsidP="00642AA2">
            <w:pPr>
              <w:rPr>
                <w:rFonts w:ascii="Arial" w:hAnsi="Arial" w:cs="Arial"/>
                <w:i/>
                <w:sz w:val="6"/>
                <w:szCs w:val="6"/>
                <w:lang w:val="en-US"/>
              </w:rPr>
            </w:pPr>
          </w:p>
          <w:p w14:paraId="6789B14C" w14:textId="77777777" w:rsidR="00222631" w:rsidRPr="00386CBB" w:rsidRDefault="00222631" w:rsidP="00642AA2">
            <w:pPr>
              <w:rPr>
                <w:rFonts w:ascii="Arial" w:hAnsi="Arial" w:cs="Arial"/>
                <w:i/>
                <w:lang w:val="en-US"/>
              </w:rPr>
            </w:pPr>
            <w:r w:rsidRPr="00386CBB">
              <w:rPr>
                <w:rFonts w:ascii="Arial" w:hAnsi="Arial" w:cs="Arial"/>
                <w:i/>
                <w:lang w:val="en-US"/>
              </w:rPr>
              <w:t>Studies on cell cultures only:</w:t>
            </w:r>
          </w:p>
          <w:p w14:paraId="286396AA" w14:textId="77777777" w:rsidR="00222631" w:rsidRPr="00386CBB" w:rsidRDefault="00222631" w:rsidP="00642AA2">
            <w:pPr>
              <w:rPr>
                <w:rFonts w:ascii="Arial" w:hAnsi="Arial" w:cs="Arial"/>
                <w:i/>
                <w:sz w:val="6"/>
                <w:szCs w:val="6"/>
                <w:lang w:val="en-US"/>
              </w:rPr>
            </w:pPr>
          </w:p>
        </w:tc>
      </w:tr>
      <w:tr w:rsidR="00222631" w:rsidRPr="00386CBB" w14:paraId="41762F5F" w14:textId="77777777" w:rsidTr="00AC29A5">
        <w:tc>
          <w:tcPr>
            <w:tcW w:w="9282" w:type="dxa"/>
            <w:tcBorders>
              <w:bottom w:val="nil"/>
            </w:tcBorders>
            <w:shd w:val="clear" w:color="auto" w:fill="auto"/>
          </w:tcPr>
          <w:p w14:paraId="4AD59458" w14:textId="77777777" w:rsidR="00222631" w:rsidRPr="00386CBB" w:rsidRDefault="00222631" w:rsidP="00642AA2">
            <w:pPr>
              <w:pStyle w:val="EndNoteBibliography"/>
              <w:spacing w:line="276" w:lineRule="auto"/>
              <w:ind w:left="720" w:hanging="720"/>
              <w:rPr>
                <w:rFonts w:ascii="Arial" w:hAnsi="Arial" w:cs="Arial"/>
                <w:sz w:val="6"/>
                <w:szCs w:val="6"/>
                <w:lang w:val="en-US"/>
              </w:rPr>
            </w:pPr>
          </w:p>
          <w:p w14:paraId="7EA8D8E5" w14:textId="299D2F89" w:rsidR="00222631" w:rsidRDefault="00222631" w:rsidP="00642AA2">
            <w:pPr>
              <w:pStyle w:val="EndNoteBibliography"/>
              <w:spacing w:line="276" w:lineRule="auto"/>
              <w:ind w:left="720" w:hanging="720"/>
              <w:rPr>
                <w:rFonts w:ascii="Arial" w:hAnsi="Arial" w:cs="Arial"/>
                <w:lang w:val="en-US"/>
              </w:rPr>
            </w:pPr>
            <w:r>
              <w:rPr>
                <w:rFonts w:ascii="Arial" w:hAnsi="Arial" w:cs="Arial"/>
                <w:noProof/>
                <w:lang w:val="en-US"/>
              </w:rPr>
              <w:t>Hahn and Falkler 1992</w:t>
            </w:r>
            <w:r w:rsidR="002D7DFE">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Hahn&lt;/Author&gt;&lt;Year&gt;1992&lt;/Year&gt;&lt;RecNum&gt;51&lt;/RecNum&gt;&lt;DisplayText&gt;[2]&lt;/DisplayText&gt;&lt;record&gt;&lt;rec-number&gt;51&lt;/rec-number&gt;&lt;foreign-keys&gt;&lt;key app="EN" db-id="9f52vvealfv0rhe9adc59wrfef90ws5vd0wp" timestamp="1396177573"&gt;51&lt;/key&gt;&lt;/foreign-keys&gt;&lt;ref-type name="Journal Article"&gt;17&lt;/ref-type&gt;&lt;contributors&gt;&lt;authors&gt;&lt;author&gt;Hahn, C. L.&lt;/author&gt;&lt;author&gt;Falkler, W. A.&lt;/author&gt;&lt;/authors&gt;&lt;/contributors&gt;&lt;titles&gt;&lt;title&gt;ANTIBODIES IN NORMAL AND DISEASED PULPS REACTIVE WITH MICROORGANISMS ISOLATED FROM DEEP CARIES&lt;/title&gt;&lt;secondary-title&gt;Journal of Endodontics&lt;/secondary-title&gt;&lt;/titles&gt;&lt;periodical&gt;&lt;full-title&gt;Journal of Endodontics&lt;/full-title&gt;&lt;abbr-1&gt;J. Endod.&lt;/abbr-1&gt;&lt;abbr-2&gt;J Endod&lt;/abbr-2&gt;&lt;/periodical&gt;&lt;pages&gt;28-31&lt;/pages&gt;&lt;volume&gt;18&lt;/volume&gt;&lt;number&gt;1&lt;/number&gt;&lt;dates&gt;&lt;year&gt;1992&lt;/year&gt;&lt;pub-dates&gt;&lt;date&gt;Jan&lt;/date&gt;&lt;/pub-dates&gt;&lt;/dates&gt;&lt;isbn&gt;0099-2399&lt;/isbn&gt;&lt;accession-num&gt;WOS:A1992GX22200007&lt;/accession-num&gt;&lt;urls&gt;&lt;related-urls&gt;&lt;url&gt;&amp;lt;Go to ISI&amp;gt;://WOS:A1992GX22200007&lt;/url&gt;&lt;url&gt;http://www.sciencedirect.com/science/article/pii/S0099239906811398&lt;/url&gt;&lt;/related-urls&gt;&lt;/urls&gt;&lt;electronic-resource-num&gt;10.1016/s0099-2399(06)81139-8&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2]</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Casasco et al. 1994</w:t>
            </w:r>
            <w:r w:rsidR="002D7DFE">
              <w:rPr>
                <w:rFonts w:ascii="Arial" w:hAnsi="Arial" w:cs="Arial"/>
                <w:noProof/>
                <w:lang w:val="en-US"/>
              </w:rPr>
              <w:t xml:space="preserve"> </w:t>
            </w:r>
            <w:r w:rsidR="001C62C6">
              <w:rPr>
                <w:rFonts w:ascii="Arial" w:hAnsi="Arial" w:cs="Arial"/>
                <w:noProof/>
                <w:lang w:val="en-US"/>
              </w:rPr>
              <w:fldChar w:fldCharType="begin">
                <w:fldData xml:space="preserve">PEVuZE5vdGU+PENpdGU+PEF1dGhvcj5DYXNhc2NvPC9BdXRob3I+PFllYXI+MTk5NDwvWWVhcj48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DYXNhc2NvPC9BdXRob3I+PFllYXI+MTk5NDwvWWVhcj48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Barkhordar et al. 2002</w:t>
            </w:r>
            <w:r w:rsidR="002D7DFE">
              <w:rPr>
                <w:rFonts w:ascii="Arial" w:hAnsi="Arial" w:cs="Arial"/>
                <w:noProof/>
                <w:lang w:val="en-US"/>
              </w:rPr>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Barkhordar&lt;/Author&gt;&lt;Year&gt;2002&lt;/Year&gt;&lt;RecNum&gt;11&lt;/RecNum&gt;&lt;DisplayText&gt;[4]&lt;/DisplayText&gt;&lt;record&gt;&lt;rec-number&gt;11&lt;/rec-number&gt;&lt;foreign-keys&gt;&lt;key app="EN" db-id="9f52vvealfv0rhe9adc59wrfef90ws5vd0wp" timestamp="1396177573"&gt;11&lt;/key&gt;&lt;/foreign-keys&gt;&lt;ref-type name="Journal Article"&gt;17&lt;/ref-type&gt;&lt;contributors&gt;&lt;authors&gt;&lt;author&gt;Barkhordar, R. A.&lt;/author&gt;&lt;author&gt;Ghani, Q. P.&lt;/author&gt;&lt;author&gt;Russell, T. R.&lt;/author&gt;&lt;author&gt;Hussain, M. Z.&lt;/author&gt;&lt;/authors&gt;&lt;/contributors&gt;&lt;titles&gt;&lt;title&gt;Interleukin-1 beta activity and collagen synthesis in human dental pulp fibroblasts&lt;/title&gt;&lt;secondary-title&gt;Journal of Endodontics&lt;/secondary-title&gt;&lt;/titles&gt;&lt;periodical&gt;&lt;full-title&gt;Journal of Endodontics&lt;/full-title&gt;&lt;abbr-1&gt;J. Endod.&lt;/abbr-1&gt;&lt;abbr-2&gt;J Endod&lt;/abbr-2&gt;&lt;/periodical&gt;&lt;pages&gt;157-159&lt;/pages&gt;&lt;volume&gt;28&lt;/volume&gt;&lt;number&gt;3&lt;/number&gt;&lt;dates&gt;&lt;year&gt;2002&lt;/year&gt;&lt;pub-dates&gt;&lt;date&gt;Mar&lt;/date&gt;&lt;/pub-dates&gt;&lt;/dates&gt;&lt;isbn&gt;0099-2399&lt;/isbn&gt;&lt;accession-num&gt;WOS:000174127000003&lt;/accession-num&gt;&lt;urls&gt;&lt;related-urls&gt;&lt;url&gt;&amp;lt;Go to ISI&amp;gt;://WOS:000174127000003&lt;/url&gt;&lt;url&gt;http://ac.els-cdn.com/S0099239905606024/1-s2.0-S0099239905606024-main.pdf?_tid=c40a1d28-9d5f-11e3-ad6d-00000aab0f02&amp;amp;acdnat=1393252218_aa823344097bbc8b4544385edc0325c3&lt;/url&gt;&lt;/related-urls&gt;&lt;/urls&gt;&lt;electronic-resource-num&gt;10.1097/00004770-200203000-00003&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4]</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Lu et al. 2002</w:t>
            </w:r>
            <w:r w:rsidR="002D7DFE">
              <w:rPr>
                <w:rFonts w:ascii="Arial" w:hAnsi="Arial" w:cs="Arial"/>
                <w:noProof/>
                <w:lang w:val="en-US"/>
              </w:rPr>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Lu&lt;/Author&gt;&lt;Year&gt;2002&lt;/Year&gt;&lt;RecNum&gt;78&lt;/RecNum&gt;&lt;DisplayText&gt;[5]&lt;/DisplayText&gt;&lt;record&gt;&lt;rec-number&gt;78&lt;/rec-number&gt;&lt;foreign-keys&gt;&lt;key app="EN" db-id="9f52vvealfv0rhe9adc59wrfef90ws5vd0wp" timestamp="1396177573"&gt;78&lt;/key&gt;&lt;/foreign-keys&gt;&lt;ref-type name="Journal Article"&gt;17&lt;/ref-type&gt;&lt;contributors&gt;&lt;authors&gt;&lt;author&gt;Lu, H. X.&lt;/author&gt;&lt;author&gt;Xiao, M. Z.&lt;/author&gt;&lt;author&gt;Niu, Z. Y.&lt;/author&gt;&lt;author&gt;Guo, X. M.&lt;/author&gt;&lt;author&gt;Zhao, S. L.&lt;/author&gt;&lt;author&gt;Wang, H. G.&lt;/author&gt;&lt;author&gt;Guo, H. Y.&lt;/author&gt;&lt;/authors&gt;&lt;/contributors&gt;&lt;titles&gt;&lt;title&gt;Effect of IL-1ra on human dental pulp cells and pulpal inflammation&lt;/title&gt;&lt;secondary-title&gt;International Endodontic Journal&lt;/secondary-title&gt;&lt;/titles&gt;&lt;periodical&gt;&lt;full-title&gt;International Endodontic Journal&lt;/full-title&gt;&lt;abbr-1&gt;Int. Endod. J.&lt;/abbr-1&gt;&lt;abbr-2&gt;Int Endod J&lt;/abbr-2&gt;&lt;/periodical&gt;&lt;pages&gt;807-811&lt;/pages&gt;&lt;volume&gt;35&lt;/volume&gt;&lt;number&gt;10&lt;/number&gt;&lt;dates&gt;&lt;year&gt;2002&lt;/year&gt;&lt;pub-dates&gt;&lt;date&gt;Oct&lt;/date&gt;&lt;/pub-dates&gt;&lt;/dates&gt;&lt;isbn&gt;0143-2885&lt;/isbn&gt;&lt;accession-num&gt;WOS:000178273600001&lt;/accession-num&gt;&lt;urls&gt;&lt;related-urls&gt;&lt;url&gt;&amp;lt;Go to ISI&amp;gt;://WOS:000178273600001&lt;/url&gt;&lt;url&gt;http://onlinelibrary.wiley.com/store/10.1046/j.1365-2591.2002.00542.x/asset/j.1365-2591.2002.00542.x.pdf?v=1&amp;amp;t=hqqlrt0j&amp;amp;s=39702e32625d47361d0bfc7934b653a97ce8447b&lt;/url&gt;&lt;/related-urls&gt;&lt;/urls&gt;&lt;electronic-resource-num&gt;10.1046/j.1365-2591.2002.00542.x&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5]</w:t>
            </w:r>
            <w:r w:rsidR="001C62C6">
              <w:rPr>
                <w:rFonts w:ascii="Arial" w:hAnsi="Arial" w:cs="Arial"/>
                <w:noProof/>
                <w:lang w:val="en-US"/>
              </w:rPr>
              <w:fldChar w:fldCharType="end"/>
            </w:r>
            <w:r>
              <w:rPr>
                <w:rFonts w:ascii="Arial" w:hAnsi="Arial" w:cs="Arial"/>
                <w:lang w:val="en-US"/>
              </w:rPr>
              <w:t>,</w:t>
            </w:r>
            <w:r>
              <w:rPr>
                <w:rFonts w:ascii="Arial" w:hAnsi="Arial" w:cs="Arial"/>
                <w:noProof/>
                <w:lang w:val="en-US"/>
              </w:rPr>
              <w:t xml:space="preserve"> Huang et al. 2006</w:t>
            </w:r>
            <w:r w:rsidR="002D7DFE">
              <w:rPr>
                <w:rFonts w:ascii="Arial" w:hAnsi="Arial" w:cs="Arial"/>
                <w:noProof/>
                <w:lang w:val="en-US"/>
              </w:rPr>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Huang&lt;/Author&gt;&lt;Year&gt;2006&lt;/Year&gt;&lt;RecNum&gt;53&lt;/RecNum&gt;&lt;DisplayText&gt;[6]&lt;/DisplayText&gt;&lt;record&gt;&lt;rec-number&gt;53&lt;/rec-number&gt;&lt;foreign-keys&gt;&lt;key app="EN" db-id="9f52vvealfv0rhe9adc59wrfef90ws5vd0wp" timestamp="1396177573"&gt;53&lt;/key&gt;&lt;/foreign-keys&gt;&lt;ref-type name="Journal Article"&gt;17&lt;/ref-type&gt;&lt;contributors&gt;&lt;authors&gt;&lt;author&gt;Huang, F. M.&lt;/author&gt;&lt;author&gt;Tsai, C. H.&lt;/author&gt;&lt;author&gt;Chen, Y. J.&lt;/author&gt;&lt;author&gt;Chou, M. Y.&lt;/author&gt;&lt;author&gt;Chang, Y. C.&lt;/author&gt;&lt;/authors&gt;&lt;/contributors&gt;&lt;titles&gt;&lt;title&gt;Examination of the signal transduction pathways leading to upregulation of tissue type plasminogen activator by interleukin-1 alpha in human pulp cells&lt;/title&gt;&lt;secondary-title&gt;Journal of Endodontics&lt;/secondary-title&gt;&lt;/titles&gt;&lt;periodical&gt;&lt;full-title&gt;Journal of Endodontics&lt;/full-title&gt;&lt;abbr-1&gt;J. Endod.&lt;/abbr-1&gt;&lt;abbr-2&gt;J Endod&lt;/abbr-2&gt;&lt;/periodical&gt;&lt;pages&gt;30-33&lt;/pages&gt;&lt;volume&gt;32&lt;/volume&gt;&lt;number&gt;1&lt;/number&gt;&lt;dates&gt;&lt;year&gt;2006&lt;/year&gt;&lt;pub-dates&gt;&lt;date&gt;Jan&lt;/date&gt;&lt;/pub-dates&gt;&lt;/dates&gt;&lt;isbn&gt;0099-2399&lt;/isbn&gt;&lt;accession-num&gt;WOS:000234679500006&lt;/accession-num&gt;&lt;urls&gt;&lt;related-urls&gt;&lt;url&gt;&amp;lt;Go to ISI&amp;gt;://WOS:000234679500006&lt;/url&gt;&lt;url&gt;http://ac.els-cdn.com/S0099239905000440/1-s2.0-S0099239905000440-main.pdf?_tid=4225947c-836a-11e3-82bd-00000aab0f27&amp;amp;acdnat=1390397995_4e4d19a27623c89a2283b7d58ab5eed0&lt;/url&gt;&lt;/related-urls&gt;&lt;/urls&gt;&lt;electronic-resource-num&gt;10.1016/j.joen.2005.10.004&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6]</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Huang et al. 2008</w:t>
            </w:r>
            <w:r w:rsidR="002D7DFE">
              <w:rPr>
                <w:rFonts w:ascii="Arial" w:hAnsi="Arial" w:cs="Arial"/>
                <w:noProof/>
                <w:lang w:val="en-US"/>
              </w:rPr>
              <w:t xml:space="preserve"> </w:t>
            </w:r>
            <w:r w:rsidR="001C62C6">
              <w:rPr>
                <w:rFonts w:ascii="Arial" w:hAnsi="Arial" w:cs="Arial"/>
                <w:noProof/>
                <w:lang w:val="en-US"/>
              </w:rPr>
              <w:fldChar w:fldCharType="begin">
                <w:fldData xml:space="preserve">PEVuZE5vdGU+PENpdGU+PEF1dGhvcj5IdWFuZzwvQXV0aG9yPjxZZWFyPjIwMDg8L1llYXI+PFJl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IdWFuZzwvQXV0aG9yPjxZZWFyPjIwMDg8L1llYXI+PFJl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7]</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Killough et al. 2009</w:t>
            </w:r>
            <w:r w:rsidR="002D7DFE">
              <w:rPr>
                <w:rFonts w:ascii="Arial" w:hAnsi="Arial" w:cs="Arial"/>
                <w:noProof/>
                <w:lang w:val="en-US"/>
              </w:rPr>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Killough&lt;/Author&gt;&lt;Year&gt;2009&lt;/Year&gt;&lt;RecNum&gt;67&lt;/RecNum&gt;&lt;DisplayText&gt;[8]&lt;/DisplayText&gt;&lt;record&gt;&lt;rec-number&gt;67&lt;/rec-number&gt;&lt;foreign-keys&gt;&lt;key app="EN" db-id="9f52vvealfv0rhe9adc59wrfef90ws5vd0wp" timestamp="1396177573"&gt;67&lt;/key&gt;&lt;/foreign-keys&gt;&lt;ref-type name="Journal Article"&gt;17&lt;/ref-type&gt;&lt;contributors&gt;&lt;authors&gt;&lt;author&gt;Killough, S. A.&lt;/author&gt;&lt;author&gt;Lundy, H. T.&lt;/author&gt;&lt;author&gt;Irwin, C. R.&lt;/author&gt;&lt;/authors&gt;&lt;/contributors&gt;&lt;titles&gt;&lt;title&gt;Substance P Expression by Human Dental Pulp Fibroblasts: A Potential Role in Neurogenic Inflammation&lt;/title&gt;&lt;secondary-title&gt;Journal of Endodontics&lt;/secondary-title&gt;&lt;/titles&gt;&lt;periodical&gt;&lt;full-title&gt;Journal of Endodontics&lt;/full-title&gt;&lt;abbr-1&gt;J. Endod.&lt;/abbr-1&gt;&lt;abbr-2&gt;J Endod&lt;/abbr-2&gt;&lt;/periodical&gt;&lt;pages&gt;73-77&lt;/pages&gt;&lt;volume&gt;35&lt;/volume&gt;&lt;number&gt;1&lt;/number&gt;&lt;dates&gt;&lt;year&gt;2009&lt;/year&gt;&lt;pub-dates&gt;&lt;date&gt;Jan&lt;/date&gt;&lt;/pub-dates&gt;&lt;/dates&gt;&lt;isbn&gt;0099-2399&lt;/isbn&gt;&lt;accession-num&gt;WOS:000262140700015&lt;/accession-num&gt;&lt;urls&gt;&lt;related-urls&gt;&lt;url&gt;&amp;lt;Go to ISI&amp;gt;://WOS:000262140700015&lt;/url&gt;&lt;url&gt;http://ac.els-cdn.com/S0099239908009412/1-s2.0-S0099239908009412-main.pdf?_tid=eaadadd2-836a-11e3-9de5-00000aab0f02&amp;amp;acdnat=1390398277_8cced1faaa7fe7b34b47d1ea3e765b45&lt;/url&gt;&lt;/related-urls&gt;&lt;/urls&gt;&lt;electronic-resource-num&gt;10.1016/j.joen.2008.10.010&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8]</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Lin et al. 2009</w:t>
            </w:r>
            <w:r w:rsidR="002D7DFE">
              <w:rPr>
                <w:rFonts w:ascii="Arial" w:hAnsi="Arial" w:cs="Arial"/>
                <w:noProof/>
                <w:lang w:val="en-US"/>
              </w:rPr>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Lin&lt;/Author&gt;&lt;Year&gt;2009&lt;/Year&gt;&lt;RecNum&gt;76&lt;/RecNum&gt;&lt;DisplayText&gt;[9]&lt;/DisplayText&gt;&lt;record&gt;&lt;rec-number&gt;76&lt;/rec-number&gt;&lt;foreign-keys&gt;&lt;key app="EN" db-id="9f52vvealfv0rhe9adc59wrfef90ws5vd0wp" timestamp="1396177573"&gt;76&lt;/key&gt;&lt;/foreign-keys&gt;&lt;ref-type name="Journal Article"&gt;17&lt;/ref-type&gt;&lt;contributors&gt;&lt;authors&gt;&lt;author&gt;Lin, Z. M.&lt;/author&gt;&lt;author&gt;Song, Z.&lt;/author&gt;&lt;author&gt;Qin, W.&lt;/author&gt;&lt;author&gt;Li, J.&lt;/author&gt;&lt;author&gt;Li, W. J.&lt;/author&gt;&lt;author&gt;Zhu, H. Y.&lt;/author&gt;&lt;author&gt;Zhang, L.&lt;/author&gt;&lt;/authors&gt;&lt;/contributors&gt;&lt;titles&gt;&lt;title&gt;Expression of Nucleotide-Binding Oligomerization Domain 2 in Normal Human Dental Pulp Cells and Dental Pulp Tissues&lt;/title&gt;&lt;secondary-title&gt;Journal of Endodontics&lt;/secondary-title&gt;&lt;/titles&gt;&lt;periodical&gt;&lt;full-title&gt;Journal of Endodontics&lt;/full-title&gt;&lt;abbr-1&gt;J. Endod.&lt;/abbr-1&gt;&lt;abbr-2&gt;J Endod&lt;/abbr-2&gt;&lt;/periodical&gt;&lt;pages&gt;838-842&lt;/pages&gt;&lt;volume&gt;35&lt;/volume&gt;&lt;number&gt;6&lt;/number&gt;&lt;dates&gt;&lt;year&gt;2009&lt;/year&gt;&lt;pub-dates&gt;&lt;date&gt;Jun&lt;/date&gt;&lt;/pub-dates&gt;&lt;/dates&gt;&lt;isbn&gt;0099-2399&lt;/isbn&gt;&lt;accession-num&gt;WOS:000267176000010&lt;/accession-num&gt;&lt;urls&gt;&lt;related-urls&gt;&lt;url&gt;&amp;lt;Go to ISI&amp;gt;://WOS:000267176000010&lt;/url&gt;&lt;url&gt;http://ac.els-cdn.com/S0099239909003008/1-s2.0-S0099239909003008-main.pdf?_tid=fb617b22-836a-11e3-a496-00000aab0f01&amp;amp;acdnat=1390398305_dab883d650407518c49937637f5c0279&lt;/url&gt;&lt;/related-urls&gt;&lt;/urls&gt;&lt;electronic-resource-num&gt;10.1016/j.joen.2009.03.047&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9]</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Alongi et al. 2010</w:t>
            </w:r>
            <w:r w:rsidR="002D7DFE">
              <w:rPr>
                <w:rFonts w:ascii="Arial" w:hAnsi="Arial" w:cs="Arial"/>
                <w:noProof/>
                <w:lang w:val="en-US"/>
              </w:rPr>
              <w:t xml:space="preserve"> </w:t>
            </w:r>
            <w:r w:rsidR="001C62C6">
              <w:rPr>
                <w:rFonts w:ascii="Arial" w:hAnsi="Arial" w:cs="Arial"/>
                <w:noProof/>
                <w:lang w:val="en-US"/>
              </w:rPr>
              <w:fldChar w:fldCharType="begin">
                <w:fldData xml:space="preserve">PEVuZE5vdGU+PENpdGU+PEF1dGhvcj5BbG9uZ2k8L0F1dGhvcj48WWVhcj4yMDEwPC9ZZWFyPjxS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BbG9uZ2k8L0F1dGhvcj48WWVhcj4yMDEwPC9ZZWFyPjxS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10]</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Sattari et al. 2010</w:t>
            </w:r>
            <w:r w:rsidR="002D7DFE">
              <w:rPr>
                <w:rFonts w:ascii="Arial" w:hAnsi="Arial" w:cs="Arial"/>
                <w:noProof/>
                <w:lang w:val="en-US"/>
              </w:rPr>
              <w:t xml:space="preserve"> </w:t>
            </w:r>
            <w:r w:rsidR="001C62C6">
              <w:rPr>
                <w:rFonts w:ascii="Arial" w:hAnsi="Arial" w:cs="Arial"/>
                <w:noProof/>
                <w:lang w:val="en-US"/>
              </w:rPr>
              <w:fldChar w:fldCharType="begin">
                <w:fldData xml:space="preserve">PEVuZE5vdGU+PENpdGU+PEF1dGhvcj5TYXR0YXJpPC9BdXRob3I+PFllYXI+MjAxMDwvWWVhcj48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TYXR0YXJpPC9BdXRob3I+PFllYXI+MjAxMDwvWWVhcj48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11]</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Wang et al. 2010</w:t>
            </w:r>
            <w:r w:rsidR="002D7DFE">
              <w:rPr>
                <w:rFonts w:ascii="Arial" w:hAnsi="Arial" w:cs="Arial"/>
                <w:noProof/>
                <w:lang w:val="en-US"/>
              </w:rPr>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Wang&lt;/Author&gt;&lt;Year&gt;2010&lt;/Year&gt;&lt;RecNum&gt;141&lt;/RecNum&gt;&lt;DisplayText&gt;[12]&lt;/DisplayText&gt;&lt;record&gt;&lt;rec-number&gt;141&lt;/rec-number&gt;&lt;foreign-keys&gt;&lt;key app="EN" db-id="9f52vvealfv0rhe9adc59wrfef90ws5vd0wp" timestamp="1396177574"&gt;141&lt;/key&gt;&lt;/foreign-keys&gt;&lt;ref-type name="Journal Article"&gt;17&lt;/ref-type&gt;&lt;contributors&gt;&lt;authors&gt;&lt;author&gt;Wang, Z. Y.&lt;/author&gt;&lt;author&gt;Pan, J.&lt;/author&gt;&lt;author&gt;Wright, J. T.&lt;/author&gt;&lt;author&gt;Bencharit, S.&lt;/author&gt;&lt;author&gt;Zhang, S. P.&lt;/author&gt;&lt;author&gt;Everett, E. T.&lt;/author&gt;&lt;author&gt;Teixeira, F. B.&lt;/author&gt;&lt;author&gt;Preisser, J. S.&lt;/author&gt;&lt;/authors&gt;&lt;/contributors&gt;&lt;titles&gt;&lt;title&gt;Putative Stem Cells in Human Dental Pulp with Irreversible Pulpitis: An Exploratory Study&lt;/title&gt;&lt;secondary-title&gt;Journal of Endodontics&lt;/secondary-title&gt;&lt;/titles&gt;&lt;periodical&gt;&lt;full-title&gt;Journal of Endodontics&lt;/full-title&gt;&lt;abbr-1&gt;J. Endod.&lt;/abbr-1&gt;&lt;abbr-2&gt;J Endod&lt;/abbr-2&gt;&lt;/periodical&gt;&lt;pages&gt;820-825&lt;/pages&gt;&lt;volume&gt;36&lt;/volume&gt;&lt;number&gt;5&lt;/number&gt;&lt;dates&gt;&lt;year&gt;2010&lt;/year&gt;&lt;pub-dates&gt;&lt;date&gt;May&lt;/date&gt;&lt;/pub-dates&gt;&lt;/dates&gt;&lt;isbn&gt;0099-2399&lt;/isbn&gt;&lt;accession-num&gt;WOS:000277768900009&lt;/accession-num&gt;&lt;urls&gt;&lt;related-urls&gt;&lt;url&gt;&amp;lt;Go to ISI&amp;gt;://WOS:000277768900009&lt;/url&gt;&lt;url&gt;http://ac.els-cdn.com/S0099239910001299/1-s2.0-S0099239910001299-main.pdf?_tid=680a8534-836b-11e3-9e19-00000aab0f02&amp;amp;acdnat=1390398488_a6fde7a2a9a9ba18f53a4ab793bfd586&lt;/url&gt;&lt;/related-urls&gt;&lt;/urls&gt;&lt;electronic-resource-num&gt;10.1016/j.joen.2010.02.003&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12]</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Hui et al. 2014</w:t>
            </w:r>
            <w:r w:rsidR="002D7DFE">
              <w:rPr>
                <w:rFonts w:ascii="Arial" w:hAnsi="Arial" w:cs="Arial"/>
                <w:noProof/>
                <w:lang w:val="en-US"/>
              </w:rPr>
              <w:t xml:space="preserve"> </w:t>
            </w:r>
            <w:r w:rsidR="001C62C6">
              <w:rPr>
                <w:rFonts w:ascii="Arial" w:hAnsi="Arial" w:cs="Arial"/>
                <w:noProof/>
                <w:lang w:val="en-US"/>
              </w:rPr>
              <w:fldChar w:fldCharType="begin">
                <w:fldData xml:space="preserve">PEVuZE5vdGU+PENpdGU+PEF1dGhvcj5IdWk8L0F1dGhvcj48WWVhcj4yMDE0PC9ZZWFyPjxSZWNO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IdWk8L0F1dGhvcj48WWVhcj4yMDE0PC9ZZWFyPjxSZWNO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13]</w:t>
            </w:r>
            <w:r w:rsidR="001C62C6">
              <w:rPr>
                <w:rFonts w:ascii="Arial" w:hAnsi="Arial" w:cs="Arial"/>
                <w:noProof/>
                <w:lang w:val="en-US"/>
              </w:rPr>
              <w:fldChar w:fldCharType="end"/>
            </w:r>
          </w:p>
          <w:p w14:paraId="2E95BCBB" w14:textId="77777777" w:rsidR="00222631" w:rsidRPr="00386CBB" w:rsidRDefault="00222631" w:rsidP="00642AA2">
            <w:pPr>
              <w:pStyle w:val="EndNoteBibliography"/>
              <w:spacing w:line="276" w:lineRule="auto"/>
              <w:ind w:left="720" w:hanging="720"/>
              <w:rPr>
                <w:rFonts w:ascii="Arial" w:hAnsi="Arial" w:cs="Arial"/>
                <w:sz w:val="6"/>
                <w:szCs w:val="6"/>
                <w:lang w:val="en-US"/>
              </w:rPr>
            </w:pPr>
          </w:p>
        </w:tc>
      </w:tr>
      <w:tr w:rsidR="00222631" w:rsidRPr="00A93047" w14:paraId="2DDBF417" w14:textId="77777777" w:rsidTr="00AC29A5">
        <w:tc>
          <w:tcPr>
            <w:tcW w:w="9282" w:type="dxa"/>
            <w:tcBorders>
              <w:top w:val="nil"/>
            </w:tcBorders>
            <w:shd w:val="clear" w:color="auto" w:fill="auto"/>
          </w:tcPr>
          <w:p w14:paraId="6E041664" w14:textId="77777777" w:rsidR="00222631" w:rsidRPr="00786914" w:rsidRDefault="00222631" w:rsidP="00642AA2">
            <w:pPr>
              <w:rPr>
                <w:rFonts w:ascii="Arial" w:hAnsi="Arial" w:cs="Arial"/>
                <w:sz w:val="16"/>
                <w:szCs w:val="16"/>
                <w:lang w:val="en-US"/>
              </w:rPr>
            </w:pPr>
          </w:p>
        </w:tc>
      </w:tr>
      <w:tr w:rsidR="00222631" w:rsidRPr="00A93047" w14:paraId="30FC8633" w14:textId="77777777" w:rsidTr="00AC29A5">
        <w:tc>
          <w:tcPr>
            <w:tcW w:w="9282" w:type="dxa"/>
            <w:tcBorders>
              <w:bottom w:val="single" w:sz="4" w:space="0" w:color="auto"/>
            </w:tcBorders>
            <w:shd w:val="clear" w:color="auto" w:fill="auto"/>
          </w:tcPr>
          <w:p w14:paraId="6A2FD046" w14:textId="77777777" w:rsidR="00222631" w:rsidRPr="00386CBB" w:rsidRDefault="00222631" w:rsidP="00642AA2">
            <w:pPr>
              <w:rPr>
                <w:rFonts w:ascii="Arial" w:hAnsi="Arial" w:cs="Arial"/>
                <w:i/>
                <w:sz w:val="6"/>
                <w:szCs w:val="6"/>
                <w:lang w:val="en-US"/>
              </w:rPr>
            </w:pPr>
          </w:p>
          <w:p w14:paraId="4755F6EE" w14:textId="77777777" w:rsidR="00222631" w:rsidRPr="00386CBB" w:rsidRDefault="00222631" w:rsidP="00642AA2">
            <w:pPr>
              <w:rPr>
                <w:rFonts w:ascii="Arial" w:hAnsi="Arial" w:cs="Arial"/>
                <w:i/>
                <w:lang w:val="en-US"/>
              </w:rPr>
            </w:pPr>
            <w:r w:rsidRPr="00386CBB">
              <w:rPr>
                <w:rFonts w:ascii="Arial" w:hAnsi="Arial" w:cs="Arial"/>
                <w:i/>
                <w:lang w:val="en-US"/>
              </w:rPr>
              <w:t>No potential biomarker was investigated or the study was off topic:</w:t>
            </w:r>
          </w:p>
          <w:p w14:paraId="47EED8B5" w14:textId="77777777" w:rsidR="00222631" w:rsidRPr="00386CBB" w:rsidRDefault="00222631" w:rsidP="00642AA2">
            <w:pPr>
              <w:rPr>
                <w:rFonts w:ascii="Arial" w:hAnsi="Arial" w:cs="Arial"/>
                <w:i/>
                <w:sz w:val="6"/>
                <w:szCs w:val="6"/>
                <w:lang w:val="en-US"/>
              </w:rPr>
            </w:pPr>
          </w:p>
        </w:tc>
      </w:tr>
      <w:tr w:rsidR="00222631" w:rsidRPr="00A93047" w14:paraId="0DE88E45" w14:textId="77777777" w:rsidTr="00AC29A5">
        <w:tc>
          <w:tcPr>
            <w:tcW w:w="9282" w:type="dxa"/>
            <w:tcBorders>
              <w:bottom w:val="nil"/>
            </w:tcBorders>
            <w:shd w:val="clear" w:color="auto" w:fill="auto"/>
          </w:tcPr>
          <w:p w14:paraId="62B52253" w14:textId="77777777" w:rsidR="00222631" w:rsidRPr="00386CBB" w:rsidRDefault="00222631" w:rsidP="00642AA2">
            <w:pPr>
              <w:pStyle w:val="EndNoteBibliography"/>
              <w:spacing w:line="276" w:lineRule="auto"/>
              <w:ind w:left="720" w:hanging="720"/>
              <w:rPr>
                <w:rFonts w:ascii="Arial" w:hAnsi="Arial" w:cs="Arial"/>
                <w:sz w:val="6"/>
                <w:szCs w:val="6"/>
                <w:lang w:val="en-US"/>
              </w:rPr>
            </w:pPr>
          </w:p>
          <w:p w14:paraId="59F2B526" w14:textId="7F680F8D" w:rsidR="00222631" w:rsidRDefault="00222631" w:rsidP="00642AA2">
            <w:pPr>
              <w:pStyle w:val="EndNoteBibliography"/>
              <w:spacing w:line="276" w:lineRule="auto"/>
              <w:ind w:left="720" w:hanging="720"/>
              <w:rPr>
                <w:rFonts w:ascii="Arial" w:hAnsi="Arial" w:cs="Arial"/>
                <w:lang w:val="en-US"/>
              </w:rPr>
            </w:pPr>
            <w:r>
              <w:rPr>
                <w:rFonts w:ascii="Arial" w:hAnsi="Arial" w:cs="Arial"/>
                <w:noProof/>
                <w:lang w:val="en-US"/>
              </w:rPr>
              <w:t>Maita and Horiuchi 1990</w:t>
            </w:r>
            <w:r w:rsidR="007B3E94">
              <w:t xml:space="preserve"> </w:t>
            </w:r>
            <w:r w:rsidR="001C62C6">
              <w:rPr>
                <w:rFonts w:ascii="Arial" w:hAnsi="Arial" w:cs="Arial"/>
                <w:noProof/>
                <w:lang w:val="en-US"/>
              </w:rPr>
              <w:fldChar w:fldCharType="begin">
                <w:fldData xml:space="preserve">PEVuZE5vdGU+PENpdGU+PEF1dGhvcj5NYWl0YTwvQXV0aG9yPjxZZWFyPjE5OTA8L1llYXI+PFJl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NYWl0YTwvQXV0aG9yPjxZZWFyPjE5OTA8L1llYXI+PFJl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14]</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Knutsson et al. 1994</w:t>
            </w:r>
            <w:r w:rsidR="007B3E94">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Knutsson&lt;/Author&gt;&lt;Year&gt;1994&lt;/Year&gt;&lt;RecNum&gt;68&lt;/RecNum&gt;&lt;DisplayText&gt;[15]&lt;/DisplayText&gt;&lt;record&gt;&lt;rec-number&gt;68&lt;/rec-number&gt;&lt;foreign-keys&gt;&lt;key app="EN" db-id="9f52vvealfv0rhe9adc59wrfef90ws5vd0wp" timestamp="1396177573"&gt;68&lt;/key&gt;&lt;/foreign-keys&gt;&lt;ref-type name="Journal Article"&gt;17&lt;/ref-type&gt;&lt;contributors&gt;&lt;authors&gt;&lt;author&gt;Knutsson, G.&lt;/author&gt;&lt;author&gt;Jontell, M.&lt;/author&gt;&lt;author&gt;Bergenholtz, G.&lt;/author&gt;&lt;/authors&gt;&lt;/contributors&gt;&lt;titles&gt;&lt;title&gt;DETERMINATION OF PLASMA-PROTEINS IN DENTINAL FLUID FROM CAVITIES PREPARED IN HEALTHY-YOUNG HUMAN TEETH&lt;/title&gt;&lt;secondary-title&gt;Archives of Oral Biology&lt;/secondary-title&gt;&lt;/titles&gt;&lt;periodical&gt;&lt;full-title&gt;Archives of Oral Biology&lt;/full-title&gt;&lt;abbr-1&gt;Arch. Oral Biol.&lt;/abbr-1&gt;&lt;abbr-2&gt;Arch Oral Biol&lt;/abbr-2&gt;&lt;/periodical&gt;&lt;pages&gt;185-190&lt;/pages&gt;&lt;volume&gt;39&lt;/volume&gt;&lt;number&gt;3&lt;/number&gt;&lt;dates&gt;&lt;year&gt;1994&lt;/year&gt;&lt;pub-dates&gt;&lt;date&gt;Mar&lt;/date&gt;&lt;/pub-dates&gt;&lt;/dates&gt;&lt;isbn&gt;0003-9969&lt;/isbn&gt;&lt;accession-num&gt;WOS:A1994NG89600003&lt;/accession-num&gt;&lt;urls&gt;&lt;related-urls&gt;&lt;url&gt;&amp;lt;Go to ISI&amp;gt;://WOS:A1994NG89600003&lt;/url&gt;&lt;url&gt;http://www.sciencedirect.com/science/article/pii/0003996994900434&lt;/url&gt;&lt;/related-urls&gt;&lt;/urls&gt;&lt;electronic-resource-num&gt;10.1016/0003-9969(94)90043-4&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15]</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Tasman et al. 1999</w:t>
            </w:r>
            <w:r w:rsidR="007B3E94">
              <w:t xml:space="preserve"> </w:t>
            </w:r>
            <w:r w:rsidR="001C62C6">
              <w:rPr>
                <w:rFonts w:ascii="Arial" w:hAnsi="Arial" w:cs="Arial"/>
                <w:noProof/>
                <w:lang w:val="en-US"/>
              </w:rPr>
              <w:fldChar w:fldCharType="begin">
                <w:fldData xml:space="preserve">PEVuZE5vdGU+PENpdGU+PEF1dGhvcj5UYXNtYW48L0F1dGhvcj48WWVhcj4xOTk5PC9ZZWFyPjxS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UYXNtYW48L0F1dGhvcj48WWVhcj4xOTk5PC9ZZWFyPjxS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16]</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Wahlgren et al. 2002</w:t>
            </w:r>
            <w:r w:rsidR="007B3E94">
              <w:t xml:space="preserve"> </w:t>
            </w:r>
            <w:r w:rsidR="001C62C6">
              <w:rPr>
                <w:rFonts w:ascii="Arial" w:hAnsi="Arial" w:cs="Arial"/>
                <w:noProof/>
                <w:lang w:val="en-US"/>
              </w:rPr>
              <w:fldChar w:fldCharType="begin">
                <w:fldData xml:space="preserve">PEVuZE5vdGU+PENpdGU+PEF1dGhvcj5XYWhsZ3JlbjwvQXV0aG9yPjxZZWFyPjIwMDI8L1llYXI+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XYWhsZ3JlbjwvQXV0aG9yPjxZZWFyPjIwMDI8L1llYXI+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17]</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Rowland et al. 2007</w:t>
            </w:r>
            <w:r w:rsidR="007B3E94">
              <w:t xml:space="preserve"> </w:t>
            </w:r>
            <w:r w:rsidR="001C62C6">
              <w:rPr>
                <w:rFonts w:ascii="Arial" w:hAnsi="Arial" w:cs="Arial"/>
                <w:noProof/>
                <w:lang w:val="en-US"/>
              </w:rPr>
              <w:fldChar w:fldCharType="begin">
                <w:fldData xml:space="preserve">PEVuZE5vdGU+PENpdGU+PEF1dGhvcj5Sb3dsYW5kPC9BdXRob3I+PFllYXI+MjAwNzwvWWVhcj48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Sb3dsYW5kPC9BdXRob3I+PFllYXI+MjAwNzwvWWVhcj48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18]</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Avellan et al. 2008</w:t>
            </w:r>
            <w:r w:rsidR="007B3E94">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Avellan&lt;/Author&gt;&lt;Year&gt;2008&lt;/Year&gt;&lt;RecNum&gt;9&lt;/RecNum&gt;&lt;DisplayText&gt;[19]&lt;/DisplayText&gt;&lt;record&gt;&lt;rec-number&gt;9&lt;/rec-number&gt;&lt;foreign-keys&gt;&lt;key app="EN" db-id="9f52vvealfv0rhe9adc59wrfef90ws5vd0wp" timestamp="1396177573"&gt;9&lt;/key&gt;&lt;/foreign-keys&gt;&lt;ref-type name="Journal Article"&gt;17&lt;/ref-type&gt;&lt;contributors&gt;&lt;authors&gt;&lt;author&gt;Avellan, N. L.&lt;/author&gt;&lt;author&gt;Sorsa, T.&lt;/author&gt;&lt;author&gt;Tervahartiala, T.&lt;/author&gt;&lt;author&gt;Forster, C.&lt;/author&gt;&lt;author&gt;Kemppainen, P.&lt;/author&gt;&lt;/authors&gt;&lt;/contributors&gt;&lt;titles&gt;&lt;title&gt;Experimental tooth pain elevates substance P and matrix metalloproteinase-8 levels in human gingival crevice fluid&lt;/title&gt;&lt;secondary-title&gt;Acta Odontologica Scandinavica&lt;/secondary-title&gt;&lt;/titles&gt;&lt;periodical&gt;&lt;full-title&gt;Acta Odontologica Scandinavica&lt;/full-title&gt;&lt;abbr-1&gt;Acta Odontol. Scand.&lt;/abbr-1&gt;&lt;abbr-2&gt;Acta Odontol Scand&lt;/abbr-2&gt;&lt;/periodical&gt;&lt;pages&gt;18-22&lt;/pages&gt;&lt;volume&gt;66&lt;/volume&gt;&lt;number&gt;1&lt;/number&gt;&lt;dates&gt;&lt;year&gt;2008&lt;/year&gt;&lt;/dates&gt;&lt;isbn&gt;0001-6357&lt;/isbn&gt;&lt;accession-num&gt;WOS:000253730100004&lt;/accession-num&gt;&lt;urls&gt;&lt;related-urls&gt;&lt;url&gt;&amp;lt;Go to ISI&amp;gt;://WOS:000253730100004&lt;/url&gt;&lt;url&gt;http://informahealthcare.com/doi/pdfplus/10.1080/00016350701810658&lt;/url&gt;&lt;/related-urls&gt;&lt;/urls&gt;&lt;electronic-resource-num&gt;10.1080/00016350701810658&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19]</w:t>
            </w:r>
            <w:r w:rsidR="001C62C6">
              <w:rPr>
                <w:rFonts w:ascii="Arial" w:hAnsi="Arial" w:cs="Arial"/>
                <w:noProof/>
                <w:lang w:val="en-US"/>
              </w:rPr>
              <w:fldChar w:fldCharType="end"/>
            </w:r>
            <w:r>
              <w:rPr>
                <w:rFonts w:ascii="Arial" w:hAnsi="Arial" w:cs="Arial"/>
                <w:lang w:val="en-US"/>
              </w:rPr>
              <w:t>, Rodriguez</w:t>
            </w:r>
            <w:r>
              <w:rPr>
                <w:rFonts w:ascii="Arial" w:hAnsi="Arial" w:cs="Arial"/>
                <w:noProof/>
                <w:lang w:val="en-US"/>
              </w:rPr>
              <w:t xml:space="preserve"> and Calero 2008</w:t>
            </w:r>
            <w:r w:rsidR="007B3E94">
              <w:t xml:space="preserve"> </w:t>
            </w:r>
            <w:r w:rsidR="001C62C6">
              <w:rPr>
                <w:rFonts w:ascii="Arial" w:hAnsi="Arial" w:cs="Arial"/>
                <w:noProof/>
                <w:lang w:val="en-US"/>
              </w:rPr>
              <w:fldChar w:fldCharType="begin">
                <w:fldData xml:space="preserve">PEVuZE5vdGU+PENpdGU+PEF1dGhvcj5Sb2RyaWd1ZXo8L0F1dGhvcj48WWVhcj4yMDA4PC9ZZWFy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Sb2RyaWd1ZXo8L0F1dGhvcj48WWVhcj4yMDA4PC9ZZWFy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20]</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Sattari et al. 2009</w:t>
            </w:r>
            <w:r w:rsidR="007B3E94">
              <w:t xml:space="preserve"> </w:t>
            </w:r>
            <w:r w:rsidR="001C62C6">
              <w:rPr>
                <w:rFonts w:ascii="Arial" w:hAnsi="Arial" w:cs="Arial"/>
                <w:noProof/>
                <w:lang w:val="en-US"/>
              </w:rPr>
              <w:fldChar w:fldCharType="begin">
                <w:fldData xml:space="preserve">PEVuZE5vdGU+PENpdGU+PEF1dGhvcj5TYXR0YXJpPC9BdXRob3I+PFllYXI+MjAwOTwvWWVhcj48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TYXR0YXJpPC9BdXRob3I+PFllYXI+MjAwOTwvWWVhcj48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21]</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Beneng et al. 2010</w:t>
            </w:r>
            <w:r w:rsidR="007B3E94">
              <w:t xml:space="preserve"> </w:t>
            </w:r>
            <w:r w:rsidR="001C62C6">
              <w:rPr>
                <w:rFonts w:ascii="Arial" w:hAnsi="Arial" w:cs="Arial"/>
                <w:noProof/>
                <w:lang w:val="en-US"/>
              </w:rPr>
              <w:fldChar w:fldCharType="begin">
                <w:fldData xml:space="preserve">PEVuZE5vdGU+PENpdGU+PEF1dGhvcj5CZW5lbmc8L0F1dGhvcj48WWVhcj4yMDEwPC9ZZWFyPjxS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CZW5lbmc8L0F1dGhvcj48WWVhcj4yMDEwPC9ZZWFyPjxS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22]</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Abd-Elmeguid et al. 2012</w:t>
            </w:r>
            <w:r w:rsidR="007B3E94">
              <w:t xml:space="preserve"> </w:t>
            </w:r>
            <w:r w:rsidR="001C62C6">
              <w:rPr>
                <w:rFonts w:ascii="Arial" w:hAnsi="Arial" w:cs="Arial"/>
                <w:noProof/>
                <w:lang w:val="en-US"/>
              </w:rPr>
              <w:fldChar w:fldCharType="begin">
                <w:fldData xml:space="preserve">PEVuZE5vdGU+PENpdGU+PEF1dGhvcj5BYmQtRWxtZWd1aWQ8L0F1dGhvcj48WWVhcj4yMDEyPC9Z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BYmQtRWxtZWd1aWQ8L0F1dGhvcj48WWVhcj4yMDEyPC9Z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23]</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Pereira et al. 2012</w:t>
            </w:r>
            <w:r w:rsidR="007B3E94">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Pereira&lt;/Author&gt;&lt;Year&gt;2012&lt;/Year&gt;&lt;RecNum&gt;101&lt;/RecNum&gt;&lt;DisplayText&gt;[24]&lt;/DisplayText&gt;&lt;record&gt;&lt;rec-number&gt;101&lt;/rec-number&gt;&lt;foreign-keys&gt;&lt;key app="EN" db-id="9f52vvealfv0rhe9adc59wrfef90ws5vd0wp" timestamp="1396177573"&gt;101&lt;/key&gt;&lt;/foreign-keys&gt;&lt;ref-type name="Journal Article"&gt;17&lt;/ref-type&gt;&lt;contributors&gt;&lt;authors&gt;&lt;author&gt;Pereira, L. O.&lt;/author&gt;&lt;author&gt;Rubini, M. R.&lt;/author&gt;&lt;author&gt;Silva, J. R.&lt;/author&gt;&lt;author&gt;Oliveira, D. M.&lt;/author&gt;&lt;author&gt;Silva, I. C. R.&lt;/author&gt;&lt;author&gt;Pocas-Fonseca, M. J.&lt;/author&gt;&lt;author&gt;Azevedo, R. B.&lt;/author&gt;&lt;/authors&gt;&lt;/contributors&gt;&lt;titles&gt;&lt;title&gt;Comparison of stem cell properties of cells isolated from normal and inflamed dental pulps&lt;/title&gt;&lt;secondary-title&gt;International Endodontic Journal&lt;/secondary-title&gt;&lt;/titles&gt;&lt;periodical&gt;&lt;full-title&gt;International Endodontic Journal&lt;/full-title&gt;&lt;abbr-1&gt;Int. Endod. J.&lt;/abbr-1&gt;&lt;abbr-2&gt;Int Endod J&lt;/abbr-2&gt;&lt;/periodical&gt;&lt;pages&gt;1080-1090&lt;/pages&gt;&lt;volume&gt;45&lt;/volume&gt;&lt;number&gt;12&lt;/number&gt;&lt;dates&gt;&lt;year&gt;2012&lt;/year&gt;&lt;pub-dates&gt;&lt;date&gt;Dec&lt;/date&gt;&lt;/pub-dates&gt;&lt;/dates&gt;&lt;isbn&gt;0143-2885&lt;/isbn&gt;&lt;accession-num&gt;WOS:000311434600004&lt;/accession-num&gt;&lt;urls&gt;&lt;related-urls&gt;&lt;url&gt;&amp;lt;Go to ISI&amp;gt;://WOS:000311434600004&lt;/url&gt;&lt;url&gt;http://onlinelibrary.wiley.com/store/10.1111/j.1365-2591.2012.02068.x/asset/iej2068.pdf?v=1&amp;amp;t=hqqnbxv0&amp;amp;s=ae705d87025d0875c3d6414d13334c6c73007ebc&lt;/url&gt;&lt;/related-urls&gt;&lt;/urls&gt;&lt;electronic-resource-num&gt;10.1111/j.1365-2591.2012.02068.x&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24]</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Ruparel et al. 2013</w:t>
            </w:r>
            <w:r>
              <w:rPr>
                <w:rFonts w:ascii="Arial" w:hAnsi="Arial" w:cs="Arial"/>
                <w:lang w:val="en-US"/>
              </w:rPr>
              <w:t xml:space="preserve"> </w:t>
            </w:r>
            <w:r w:rsidR="001C62C6">
              <w:rPr>
                <w:rFonts w:ascii="Arial" w:hAnsi="Arial" w:cs="Arial"/>
                <w:lang w:val="en-US"/>
              </w:rPr>
              <w:fldChar w:fldCharType="begin">
                <w:fldData xml:space="preserve">PEVuZE5vdGU+PENpdGU+PEF1dGhvcj5SdXBhcmVsPC9BdXRob3I+PFllYXI+MjAxMzwvWWVhcj48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=
</w:fldData>
              </w:fldChar>
            </w:r>
            <w:r w:rsidR="001C62C6">
              <w:rPr>
                <w:rFonts w:ascii="Arial" w:hAnsi="Arial" w:cs="Arial"/>
                <w:lang w:val="en-US"/>
              </w:rPr>
              <w:instrText xml:space="preserve"> ADDIN EN.CITE </w:instrText>
            </w:r>
            <w:r w:rsidR="001C62C6">
              <w:rPr>
                <w:rFonts w:ascii="Arial" w:hAnsi="Arial" w:cs="Arial"/>
                <w:lang w:val="en-US"/>
              </w:rPr>
              <w:fldChar w:fldCharType="begin">
                <w:fldData xml:space="preserve">PEVuZE5vdGU+PENpdGU+PEF1dGhvcj5SdXBhcmVsPC9BdXRob3I+PFllYXI+MjAxMzwvWWVhcj48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=
</w:fldData>
              </w:fldChar>
            </w:r>
            <w:r w:rsidR="001C62C6">
              <w:rPr>
                <w:rFonts w:ascii="Arial" w:hAnsi="Arial" w:cs="Arial"/>
                <w:lang w:val="en-US"/>
              </w:rPr>
              <w:instrText xml:space="preserve"> ADDIN EN.CITE.DATA </w:instrText>
            </w:r>
            <w:r w:rsidR="001C62C6">
              <w:rPr>
                <w:rFonts w:ascii="Arial" w:hAnsi="Arial" w:cs="Arial"/>
                <w:lang w:val="en-US"/>
              </w:rPr>
            </w:r>
            <w:r w:rsidR="001C62C6">
              <w:rPr>
                <w:rFonts w:ascii="Arial" w:hAnsi="Arial" w:cs="Arial"/>
                <w:lang w:val="en-US"/>
              </w:rPr>
              <w:fldChar w:fldCharType="end"/>
            </w:r>
            <w:r w:rsidR="001C62C6">
              <w:rPr>
                <w:rFonts w:ascii="Arial" w:hAnsi="Arial" w:cs="Arial"/>
                <w:lang w:val="en-US"/>
              </w:rPr>
            </w:r>
            <w:r w:rsidR="001C62C6">
              <w:rPr>
                <w:rFonts w:ascii="Arial" w:hAnsi="Arial" w:cs="Arial"/>
                <w:lang w:val="en-US"/>
              </w:rPr>
              <w:fldChar w:fldCharType="separate"/>
            </w:r>
            <w:r w:rsidR="001C62C6">
              <w:rPr>
                <w:rFonts w:ascii="Arial" w:hAnsi="Arial" w:cs="Arial"/>
                <w:noProof/>
                <w:lang w:val="en-US"/>
              </w:rPr>
              <w:t>[25]</w:t>
            </w:r>
            <w:r w:rsidR="001C62C6">
              <w:rPr>
                <w:rFonts w:ascii="Arial" w:hAnsi="Arial" w:cs="Arial"/>
                <w:lang w:val="en-US"/>
              </w:rPr>
              <w:fldChar w:fldCharType="end"/>
            </w:r>
          </w:p>
          <w:p w14:paraId="4F1C5B54" w14:textId="77777777" w:rsidR="00222631" w:rsidRPr="00786914" w:rsidRDefault="00222631" w:rsidP="00642AA2">
            <w:pPr>
              <w:pStyle w:val="EndNoteBibliography"/>
              <w:spacing w:line="276" w:lineRule="auto"/>
              <w:ind w:left="720" w:hanging="720"/>
              <w:rPr>
                <w:rFonts w:ascii="Arial" w:hAnsi="Arial" w:cs="Arial"/>
                <w:sz w:val="6"/>
                <w:szCs w:val="6"/>
                <w:lang w:val="en-US"/>
              </w:rPr>
            </w:pPr>
          </w:p>
        </w:tc>
      </w:tr>
      <w:tr w:rsidR="00222631" w:rsidRPr="00A93047" w14:paraId="6C080A90" w14:textId="77777777" w:rsidTr="00AC29A5">
        <w:tc>
          <w:tcPr>
            <w:tcW w:w="9282" w:type="dxa"/>
            <w:tcBorders>
              <w:top w:val="nil"/>
            </w:tcBorders>
            <w:shd w:val="clear" w:color="auto" w:fill="auto"/>
          </w:tcPr>
          <w:p w14:paraId="2DA69DFF" w14:textId="77777777" w:rsidR="00222631" w:rsidRPr="00786914" w:rsidRDefault="00222631" w:rsidP="00642AA2">
            <w:pPr>
              <w:rPr>
                <w:rFonts w:ascii="Arial" w:hAnsi="Arial" w:cs="Arial"/>
                <w:sz w:val="16"/>
                <w:szCs w:val="16"/>
                <w:lang w:val="en-US"/>
              </w:rPr>
            </w:pPr>
          </w:p>
        </w:tc>
      </w:tr>
      <w:tr w:rsidR="00222631" w:rsidRPr="00A93047" w14:paraId="38B030C3" w14:textId="77777777" w:rsidTr="00AC29A5">
        <w:tc>
          <w:tcPr>
            <w:tcW w:w="9282" w:type="dxa"/>
            <w:tcBorders>
              <w:bottom w:val="single" w:sz="4" w:space="0" w:color="auto"/>
            </w:tcBorders>
            <w:shd w:val="clear" w:color="auto" w:fill="auto"/>
          </w:tcPr>
          <w:p w14:paraId="0B8A28BB" w14:textId="77777777" w:rsidR="00222631" w:rsidRPr="00786914" w:rsidRDefault="00222631" w:rsidP="00642AA2">
            <w:pPr>
              <w:rPr>
                <w:rFonts w:ascii="Arial" w:hAnsi="Arial" w:cs="Arial"/>
                <w:sz w:val="6"/>
                <w:szCs w:val="6"/>
                <w:lang w:val="en-US"/>
              </w:rPr>
            </w:pPr>
          </w:p>
          <w:p w14:paraId="4E494F7F" w14:textId="77777777" w:rsidR="00222631" w:rsidRPr="00786914" w:rsidRDefault="00222631" w:rsidP="00642AA2">
            <w:pPr>
              <w:rPr>
                <w:rFonts w:ascii="Arial" w:hAnsi="Arial" w:cs="Arial"/>
                <w:lang w:val="en-US"/>
              </w:rPr>
            </w:pPr>
            <w:r w:rsidRPr="00786914">
              <w:rPr>
                <w:rFonts w:ascii="Arial" w:hAnsi="Arial" w:cs="Arial"/>
                <w:lang w:val="en-US"/>
              </w:rPr>
              <w:t>No clear distinction between reversible, irreversible or necrotic pulp:</w:t>
            </w:r>
          </w:p>
          <w:p w14:paraId="6D7B9280" w14:textId="77777777" w:rsidR="00222631" w:rsidRPr="00786914" w:rsidRDefault="00222631" w:rsidP="00642AA2">
            <w:pPr>
              <w:rPr>
                <w:rFonts w:ascii="Arial" w:hAnsi="Arial" w:cs="Arial"/>
                <w:sz w:val="6"/>
                <w:szCs w:val="6"/>
                <w:lang w:val="en-US"/>
              </w:rPr>
            </w:pPr>
          </w:p>
        </w:tc>
      </w:tr>
      <w:tr w:rsidR="00222631" w:rsidRPr="00A93047" w14:paraId="643628BD" w14:textId="77777777" w:rsidTr="00AC29A5">
        <w:tc>
          <w:tcPr>
            <w:tcW w:w="9282" w:type="dxa"/>
            <w:tcBorders>
              <w:bottom w:val="nil"/>
            </w:tcBorders>
            <w:shd w:val="clear" w:color="auto" w:fill="auto"/>
          </w:tcPr>
          <w:p w14:paraId="5A4B70D8" w14:textId="77777777" w:rsidR="00222631" w:rsidRPr="00A93047" w:rsidRDefault="00222631" w:rsidP="00642AA2">
            <w:pPr>
              <w:pStyle w:val="EndNoteBibliography"/>
              <w:spacing w:line="276" w:lineRule="auto"/>
              <w:ind w:left="720" w:hanging="720"/>
              <w:rPr>
                <w:rFonts w:ascii="Arial" w:hAnsi="Arial" w:cs="Arial"/>
                <w:sz w:val="6"/>
                <w:szCs w:val="6"/>
                <w:lang w:val="en-US"/>
              </w:rPr>
            </w:pPr>
          </w:p>
          <w:p w14:paraId="1B34FDAA" w14:textId="072EF3F9" w:rsidR="00222631" w:rsidRDefault="00222631" w:rsidP="00642AA2">
            <w:pPr>
              <w:pStyle w:val="EndNoteBibliography"/>
              <w:spacing w:line="276" w:lineRule="auto"/>
              <w:ind w:left="720" w:hanging="720"/>
              <w:rPr>
                <w:rFonts w:ascii="Arial" w:hAnsi="Arial" w:cs="Arial"/>
                <w:lang w:val="en-US"/>
              </w:rPr>
            </w:pPr>
            <w:r>
              <w:rPr>
                <w:rFonts w:ascii="Arial" w:hAnsi="Arial" w:cs="Arial"/>
                <w:noProof/>
                <w:lang w:val="en-US"/>
              </w:rPr>
              <w:t>Pulver et al. 1977</w:t>
            </w:r>
            <w:r w:rsidR="005F2886">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Pulver&lt;/Author&gt;&lt;Year&gt;1977&lt;/Year&gt;&lt;RecNum&gt;109&lt;/RecNum&gt;&lt;DisplayText&gt;[26]&lt;/DisplayText&gt;&lt;record&gt;&lt;rec-number&gt;109&lt;/rec-number&gt;&lt;foreign-keys&gt;&lt;key app="EN" db-id="9f52vvealfv0rhe9adc59wrfef90ws5vd0wp" timestamp="1396177573"&gt;109&lt;/key&gt;&lt;/foreign-keys&gt;&lt;ref-type name="Journal Article"&gt;17&lt;/ref-type&gt;&lt;contributors&gt;&lt;authors&gt;&lt;author&gt;Pulver, W. H.&lt;/author&gt;&lt;author&gt;Taubman, M. A.&lt;/author&gt;&lt;author&gt;Smith, D. J.&lt;/author&gt;&lt;/authors&gt;&lt;/contributors&gt;&lt;auth-address&gt;Department of Immunology, Forsyth Dental Center and Department of Endodontics, Harvard University, School of Dental Medicine, Boston, Massachusetts 02115, U.S.A.&lt;/auth-address&gt;&lt;titles&gt;&lt;title&gt;Immune components in normal and inflamed human dental pulp&lt;/title&gt;&lt;secondary-title&gt;Archives of Oral Biology&lt;/secondary-title&gt;&lt;/titles&gt;&lt;periodical&gt;&lt;full-title&gt;Archives of Oral Biology&lt;/full-title&gt;&lt;abbr-1&gt;Arch. Oral Biol.&lt;/abbr-1&gt;&lt;abbr-2&gt;Arch Oral Biol&lt;/abbr-2&gt;&lt;/periodical&gt;&lt;pages&gt;103-111&lt;/pages&gt;&lt;volume&gt;22&lt;/volume&gt;&lt;number&gt;2&lt;/number&gt;&lt;keywords&gt;&lt;keyword&gt;immunoglobulin A&lt;/keyword&gt;&lt;keyword&gt;immunoglobulin E&lt;/keyword&gt;&lt;keyword&gt;immunoglobulin G&lt;/keyword&gt;&lt;keyword&gt;immunoglobulin M&lt;/keyword&gt;&lt;keyword&gt;antibody production&lt;/keyword&gt;&lt;keyword&gt;article&lt;/keyword&gt;&lt;keyword&gt;human&lt;/keyword&gt;&lt;keyword&gt;immunology&lt;/keyword&gt;&lt;keyword&gt;pulpitis&lt;/keyword&gt;&lt;keyword&gt;tooth pulp&lt;/keyword&gt;&lt;keyword&gt;Antibody Formation&lt;/keyword&gt;&lt;keyword&gt;Dental Pulp&lt;/keyword&gt;&lt;keyword&gt;Support, U.S. Gov&amp;apos;t, P.H.S.&lt;/keyword&gt;&lt;/keywords&gt;&lt;dates&gt;&lt;year&gt;1977&lt;/year&gt;&lt;pub-dates&gt;&lt;date&gt;//&lt;/date&gt;&lt;/pub-dates&gt;&lt;/dates&gt;&lt;isbn&gt;00039969 (ISSN)&lt;/isbn&gt;&lt;urls&gt;&lt;related-urls&gt;&lt;url&gt;http://www.scopus.com/inward/record.url?eid=2-s2.0-0017428077&amp;amp;partnerID=40&amp;amp;md5=707b0ad88cda9d41d69cd5dfaf5906d8&lt;/url&gt;&lt;/related-urls&gt;&lt;/urls&gt;&lt;remote-database-name&gt; Scopus&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26]</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Speer et al. 1977</w:t>
            </w:r>
            <w:r w:rsidR="005F2886">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Speer&lt;/Author&gt;&lt;Year&gt;1977&lt;/Year&gt;&lt;RecNum&gt;127&lt;/RecNum&gt;&lt;DisplayText&gt;[27]&lt;/DisplayText&gt;&lt;record&gt;&lt;rec-number&gt;127&lt;/rec-number&gt;&lt;foreign-keys&gt;&lt;key app="EN" db-id="9f52vvealfv0rhe9adc59wrfef90ws5vd0wp" timestamp="1396177573"&gt;127&lt;/key&gt;&lt;/foreign-keys&gt;&lt;ref-type name="Journal Article"&gt;17&lt;/ref-type&gt;&lt;contributors&gt;&lt;authors&gt;&lt;author&gt;Speer, M. I.&lt;/author&gt;&lt;author&gt;Madonia, J. V.&lt;/author&gt;&lt;author&gt;Heuer, M. A.&lt;/author&gt;&lt;/authors&gt;&lt;/contributors&gt;&lt;titles&gt;&lt;title&gt;Quantitative evaluation of the immunocompetence of the dental pulp&lt;/title&gt;&lt;secondary-title&gt;Journal of Endodontics&lt;/secondary-title&gt;&lt;/titles&gt;&lt;periodical&gt;&lt;full-title&gt;Journal of Endodontics&lt;/full-title&gt;&lt;abbr-1&gt;J. Endod.&lt;/abbr-1&gt;&lt;abbr-2&gt;J Endod&lt;/abbr-2&gt;&lt;/periodical&gt;&lt;pages&gt;418-423&lt;/pages&gt;&lt;volume&gt;3&lt;/volume&gt;&lt;number&gt;11&lt;/number&gt;&lt;keywords&gt;&lt;keyword&gt;albuminoid&lt;/keyword&gt;&lt;keyword&gt;complement component C3&lt;/keyword&gt;&lt;keyword&gt;immunoglobulin A&lt;/keyword&gt;&lt;keyword&gt;immunoglobulin G&lt;/keyword&gt;&lt;keyword&gt;immunoglobulin M&lt;/keyword&gt;&lt;keyword&gt;article&lt;/keyword&gt;&lt;keyword&gt;human&lt;/keyword&gt;&lt;keyword&gt;immunology&lt;/keyword&gt;&lt;keyword&gt;tooth pulp&lt;/keyword&gt;&lt;keyword&gt;Albumins&lt;/keyword&gt;&lt;keyword&gt;Complement 3&lt;/keyword&gt;&lt;keyword&gt;Dental Pulp&lt;/keyword&gt;&lt;/keywords&gt;&lt;dates&gt;&lt;year&gt;1977&lt;/year&gt;&lt;pub-dates&gt;&lt;date&gt;//&lt;/date&gt;&lt;/pub-dates&gt;&lt;/dates&gt;&lt;isbn&gt;00992399 (ISSN)&lt;/isbn&gt;&lt;urls&gt;&lt;related-urls&gt;&lt;url&gt;http://www.scopus.com/inward/record.url?eid=2-s2.0-0017550941&amp;amp;partnerID=40&amp;amp;md5=bb4e95b21c396fd9944f231dc47625a9&lt;/url&gt;&lt;/related-urls&gt;&lt;/urls&gt;&lt;remote-database-name&gt; Scopus&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27]</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Messelt et al. 1978</w:t>
            </w:r>
            <w:r w:rsidR="005F2886">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Messelt&lt;/Author&gt;&lt;Year&gt;1978&lt;/Year&gt;&lt;RecNum&gt;90&lt;/RecNum&gt;&lt;DisplayText&gt;[28]&lt;/DisplayText&gt;&lt;record&gt;&lt;rec-number&gt;90&lt;/rec-number&gt;&lt;foreign-keys&gt;&lt;key app="EN" db-id="9f52vvealfv0rhe9adc59wrfef90ws5vd0wp" timestamp="1396177573"&gt;90&lt;/key&gt;&lt;/foreign-keys&gt;&lt;ref-type name="Journal Article"&gt;17&lt;/ref-type&gt;&lt;contributors&gt;&lt;authors&gt;&lt;author&gt;Messelt, E. B.&lt;/author&gt;&lt;author&gt;Skogedal, O.&lt;/author&gt;&lt;author&gt;Eriksen, H. M.&lt;/author&gt;&lt;/authors&gt;&lt;/contributors&gt;&lt;titles&gt;&lt;title&gt;Lactate dehydrogenase (LDH) isoenzyme pattern in normal and inflamed human dental pulp&lt;/title&gt;&lt;secondary-title&gt;Acta Odontologica Scandinavica&lt;/secondary-title&gt;&lt;/titles&gt;&lt;periodical&gt;&lt;full-title&gt;Acta Odontologica Scandinavica&lt;/full-title&gt;&lt;abbr-1&gt;Acta Odontol. Scand.&lt;/abbr-1&gt;&lt;abbr-2&gt;Acta Odontol Scand&lt;/abbr-2&gt;&lt;/periodical&gt;&lt;pages&gt;345-348&lt;/pages&gt;&lt;volume&gt;36&lt;/volume&gt;&lt;number&gt;6&lt;/number&gt;&lt;keywords&gt;&lt;keyword&gt;isoenzyme&lt;/keyword&gt;&lt;keyword&gt;lactate dehydrogenase&lt;/keyword&gt;&lt;keyword&gt;adult&lt;/keyword&gt;&lt;keyword&gt;article&lt;/keyword&gt;&lt;keyword&gt;cytochemistry&lt;/keyword&gt;&lt;keyword&gt;enzymology&lt;/keyword&gt;&lt;keyword&gt;human&lt;/keyword&gt;&lt;keyword&gt;metabolism&lt;/keyword&gt;&lt;keyword&gt;pathology&lt;/keyword&gt;&lt;keyword&gt;pulpitis&lt;/keyword&gt;&lt;keyword&gt;tooth pulp&lt;/keyword&gt;&lt;keyword&gt;Dental Pulp&lt;/keyword&gt;&lt;keyword&gt;Histocytochemistry&lt;/keyword&gt;&lt;keyword&gt;Isoenzymes&lt;/keyword&gt;&lt;/keywords&gt;&lt;dates&gt;&lt;year&gt;1978&lt;/year&gt;&lt;pub-dates&gt;&lt;date&gt;//&lt;/date&gt;&lt;/pub-dates&gt;&lt;/dates&gt;&lt;isbn&gt;00016357 (ISSN)&lt;/isbn&gt;&lt;urls&gt;&lt;related-urls&gt;&lt;url&gt;http://www.scopus.com/inward/record.url?eid=2-s2.0-0018156064&amp;amp;partnerID=40&amp;amp;md5=674817c1ba9be1bbcf3262be20faab8d&lt;/url&gt;&lt;/related-urls&gt;&lt;/urls&gt;&lt;remote-database-name&gt; Scopus&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28]</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Viti et al. 1985</w:t>
            </w:r>
            <w:r w:rsidR="005F2886">
              <w:t xml:space="preserve"> </w:t>
            </w:r>
            <w:r w:rsidR="001C62C6">
              <w:rPr>
                <w:rFonts w:ascii="Arial" w:hAnsi="Arial" w:cs="Arial"/>
                <w:noProof/>
                <w:lang w:val="en-US"/>
              </w:rPr>
              <w:fldChar w:fldCharType="begin">
                <w:fldData xml:space="preserve">PEVuZE5vdGU+PENpdGU+PEF1dGhvcj5WaXRpPC9BdXRob3I+PFllYXI+MTk4NTwvWWVhcj48UmVj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WaXRpPC9BdXRob3I+PFllYXI+MTk4NTwvWWVhcj48UmVj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29]</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Gregoire and Terrie 1990</w:t>
            </w:r>
            <w:r w:rsidR="005F2886">
              <w:t xml:space="preserve"> </w:t>
            </w:r>
            <w:r w:rsidR="001C62C6">
              <w:rPr>
                <w:rFonts w:ascii="Arial" w:hAnsi="Arial" w:cs="Arial"/>
                <w:noProof/>
                <w:lang w:val="en-US"/>
              </w:rPr>
              <w:fldChar w:fldCharType="begin">
                <w:fldData xml:space="preserve">PEVuZE5vdGU+PENpdGU+PEF1dGhvcj5HcmVnb2lyZTwvQXV0aG9yPjxZZWFyPjE5OTA8L1llYXI+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HcmVnb2lyZTwvQXV0aG9yPjxZZWFyPjE5OTA8L1llYXI+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0]</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Davis et al. 1991</w:t>
            </w:r>
            <w:r w:rsidR="005F2886">
              <w:t xml:space="preserve"> </w:t>
            </w:r>
            <w:r w:rsidR="001C62C6">
              <w:rPr>
                <w:rFonts w:ascii="Arial" w:hAnsi="Arial" w:cs="Arial"/>
                <w:noProof/>
                <w:lang w:val="en-US"/>
              </w:rPr>
              <w:fldChar w:fldCharType="begin">
                <w:fldData xml:space="preserve">PEVuZE5vdGU+PENpdGU+PEF1dGhvcj5EYXZpczwvQXV0aG9yPjxZZWFyPjE5OTE8L1llYXI+PFJl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EYXZpczwvQXV0aG9yPjxZZWFyPjE5OTE8L1llYXI+PFJl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1]</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Grossi et al. 1991</w:t>
            </w:r>
            <w:r w:rsidR="005F2886">
              <w:t xml:space="preserve"> </w:t>
            </w:r>
            <w:r w:rsidR="001C62C6">
              <w:rPr>
                <w:rFonts w:ascii="Arial" w:hAnsi="Arial" w:cs="Arial"/>
                <w:noProof/>
                <w:lang w:val="en-US"/>
              </w:rPr>
              <w:fldChar w:fldCharType="begin">
                <w:fldData xml:space="preserve">PEVuZE5vdGU+PENpdGU+PEF1dGhvcj5Hcm9zc2k8L0F1dGhvcj48WWVhcj4xOTkxPC9ZZWFyPjxS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Hcm9zc2k8L0F1dGhvcj48WWVhcj4xOTkxPC9ZZWFyPjxS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2]</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McClanahan et al. 1991</w:t>
            </w:r>
            <w:r w:rsidR="005F2886">
              <w:t xml:space="preserve"> </w:t>
            </w:r>
            <w:r w:rsidR="001C62C6">
              <w:rPr>
                <w:rFonts w:ascii="Arial" w:hAnsi="Arial" w:cs="Arial"/>
                <w:noProof/>
                <w:lang w:val="en-US"/>
              </w:rPr>
              <w:fldChar w:fldCharType="begin">
                <w:fldData xml:space="preserve">PEVuZE5vdGU+PENpdGU+PEF1dGhvcj5NY0NsYW5haGFuPC9BdXRob3I+PFllYXI+MTk5MTwvWWVh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NY0NsYW5haGFuPC9BdXRob3I+PFllYXI+MTk5MTwvWWVh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3]</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Proctor et al. 1991</w:t>
            </w:r>
            <w:r w:rsidR="005F2886">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Proctor&lt;/Author&gt;&lt;Year&gt;1991&lt;/Year&gt;&lt;RecNum&gt;108&lt;/RecNum&gt;&lt;DisplayText&gt;[34]&lt;/DisplayText&gt;&lt;record&gt;&lt;rec-number&gt;108&lt;/rec-number&gt;&lt;foreign-keys&gt;&lt;key app="EN" db-id="9f52vvealfv0rhe9adc59wrfef90ws5vd0wp" timestamp="1396177573"&gt;108&lt;/key&gt;&lt;/foreign-keys&gt;&lt;ref-type name="Journal Article"&gt;17&lt;/ref-type&gt;&lt;contributors&gt;&lt;authors&gt;&lt;author&gt;Proctor, M. E.&lt;/author&gt;&lt;author&gt;Turner, D. W.&lt;/author&gt;&lt;author&gt;Kaminski, E. J.&lt;/author&gt;&lt;author&gt;Osetek, E. M.&lt;/author&gt;&lt;author&gt;Heuer, M. A.&lt;/author&gt;&lt;/authors&gt;&lt;/contributors&gt;&lt;titles&gt;&lt;title&gt;DETERMINATION AND RELATIONSHIP OF C-REACTIVE PROTEIN IN HUMAN DENTAL PULPS AND IN SERUM&lt;/title&gt;&lt;secondary-title&gt;Journal of Endodontics&lt;/secondary-title&gt;&lt;/titles&gt;&lt;periodical&gt;&lt;full-title&gt;Journal of Endodontics&lt;/full-title&gt;&lt;abbr-1&gt;J. Endod.&lt;/abbr-1&gt;&lt;abbr-2&gt;J Endod&lt;/abbr-2&gt;&lt;/periodical&gt;&lt;pages&gt;265-270&lt;/pages&gt;&lt;volume&gt;17&lt;/volume&gt;&lt;number&gt;6&lt;/number&gt;&lt;dates&gt;&lt;year&gt;1991&lt;/year&gt;&lt;pub-dates&gt;&lt;date&gt;Jun&lt;/date&gt;&lt;/pub-dates&gt;&lt;/dates&gt;&lt;isbn&gt;0099-2399&lt;/isbn&gt;&lt;accession-num&gt;WOS:A1991FP24000003&lt;/accession-num&gt;&lt;urls&gt;&lt;related-urls&gt;&lt;url&gt;&amp;lt;Go to ISI&amp;gt;://WOS:A1991FP24000003&lt;/url&gt;&lt;url&gt;http://www.sciencedirect.com/science/article/pii/S0099239906818649&lt;/url&gt;&lt;/related-urls&gt;&lt;/urls&gt;&lt;electronic-resource-num&gt;10.1016/s0099-2399(06)81864-9&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34]</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Rauschenberger et al. 1991</w:t>
            </w:r>
            <w:r w:rsidR="005F2886">
              <w:t xml:space="preserve"> </w:t>
            </w:r>
            <w:r w:rsidR="001C62C6">
              <w:rPr>
                <w:rFonts w:ascii="Arial" w:hAnsi="Arial" w:cs="Arial"/>
                <w:noProof/>
                <w:lang w:val="en-US"/>
              </w:rPr>
              <w:fldChar w:fldCharType="begin">
                <w:fldData xml:space="preserve">PEVuZE5vdGU+PENpdGU+PEF1dGhvcj5SYXVzY2hlbmJlcmdlcjwvQXV0aG9yPjxZZWFyPjE5OTE8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SYXVzY2hlbmJlcmdlcjwvQXV0aG9yPjxZZWFyPjE5OTE8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5]</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Skaljac-Staudt et al. 1991</w:t>
            </w:r>
            <w:r w:rsidR="005F2886">
              <w:t xml:space="preserve"> </w:t>
            </w:r>
            <w:r w:rsidR="001C62C6">
              <w:rPr>
                <w:rFonts w:ascii="Arial" w:hAnsi="Arial" w:cs="Arial"/>
                <w:noProof/>
                <w:lang w:val="en-US"/>
              </w:rPr>
              <w:fldChar w:fldCharType="begin">
                <w:fldData xml:space="preserve">PEVuZE5vdGU+PENpdGU+PEF1dGhvcj5Ta2FsamFjLVN0YXVkdDwvQXV0aG9yPjxZZWFyPjE5OTE8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==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Ta2FsamFjLVN0YXVkdDwvQXV0aG9yPjxZZWFyPjE5OTE8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==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6]</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 xml:space="preserve">Rauschenberger, </w:t>
            </w:r>
            <w:r w:rsidRPr="00C04055">
              <w:rPr>
                <w:rFonts w:ascii="Arial" w:hAnsi="Arial" w:cs="Arial"/>
                <w:noProof/>
              </w:rPr>
              <w:t>McClanahan</w:t>
            </w:r>
            <w:r>
              <w:rPr>
                <w:rFonts w:ascii="Arial" w:hAnsi="Arial" w:cs="Arial"/>
                <w:noProof/>
                <w:lang w:val="en-US"/>
              </w:rPr>
              <w:t xml:space="preserve"> et al. 1994</w:t>
            </w:r>
            <w:r w:rsidR="005F2886">
              <w:t xml:space="preserve"> </w:t>
            </w:r>
            <w:r w:rsidR="001C62C6">
              <w:rPr>
                <w:rFonts w:ascii="Arial" w:hAnsi="Arial" w:cs="Arial"/>
                <w:noProof/>
                <w:lang w:val="en-US"/>
              </w:rPr>
              <w:fldChar w:fldCharType="begin">
                <w:fldData xml:space="preserve">PEVuZE5vdGU+PENpdGU+PEF1dGhvcj5SYXVzY2hlbmJlcmdlcjwvQXV0aG9yPjxZZWFyPjE5OTQ8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SYXVzY2hlbmJlcmdlcjwvQXV0aG9yPjxZZWFyPjE5OTQ8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7]</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Goodis and Saeki 1997</w:t>
            </w:r>
            <w:r w:rsidR="005F2886">
              <w:t xml:space="preserve"> </w:t>
            </w:r>
            <w:r w:rsidR="001C62C6">
              <w:rPr>
                <w:rFonts w:ascii="Arial" w:hAnsi="Arial" w:cs="Arial"/>
                <w:noProof/>
                <w:lang w:val="en-US"/>
              </w:rPr>
              <w:fldChar w:fldCharType="begin">
                <w:fldData xml:space="preserve">PEVuZE5vdGU+PENpdGU+PEF1dGhvcj5Hb29kaXM8L0F1dGhvcj48WWVhcj4xOTk3PC9ZZWFyPjxS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==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Hb29kaXM8L0F1dGhvcj48WWVhcj4xOTk3PC9ZZWFyPjxS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==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8]</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Sawa et al. 1998</w:t>
            </w:r>
            <w:r w:rsidR="005F2886">
              <w:t xml:space="preserve"> </w:t>
            </w:r>
            <w:r w:rsidR="001C62C6">
              <w:rPr>
                <w:rFonts w:ascii="Arial" w:hAnsi="Arial" w:cs="Arial"/>
                <w:noProof/>
                <w:lang w:val="en-US"/>
              </w:rPr>
              <w:fldChar w:fldCharType="begin">
                <w:fldData xml:space="preserve">PEVuZE5vdGU+PENpdGU+PEF1dGhvcj5TYXdhPC9BdXRob3I+PFllYXI+MTk5ODwvWWVhcj48UmVj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G1vZGlmaWVkLWRhdGU+IGFsbDwv
bW9kaWZpZWQtZGF0ZT48L3Jl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TYXdhPC9BdXRob3I+PFllYXI+MTk5ODwvWWVhcj48UmVj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39]</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Barkhordar et al. 1999</w:t>
            </w:r>
            <w:r w:rsidR="005F2886">
              <w:t xml:space="preserve"> </w:t>
            </w:r>
            <w:r w:rsidR="001C62C6">
              <w:rPr>
                <w:rFonts w:ascii="Arial" w:hAnsi="Arial" w:cs="Arial"/>
                <w:noProof/>
                <w:lang w:val="en-US"/>
              </w:rPr>
              <w:fldChar w:fldCharType="begin">
                <w:fldData xml:space="preserve">PEVuZE5vdGU+PENpdGU+PEF1dGhvcj5CYXJraG9yZGFyPC9BdXRob3I+PFllYXI+MTk5OTwvWWVh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CYXJraG9yZGFyPC9BdXRob3I+PFllYXI+MTk5OTwvWWVh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40]</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Guo et al. 2000</w:t>
            </w:r>
            <w:r w:rsidR="005F2886">
              <w:t xml:space="preserve"> </w:t>
            </w:r>
            <w:r w:rsidR="001C62C6">
              <w:rPr>
                <w:rFonts w:ascii="Arial" w:hAnsi="Arial" w:cs="Arial"/>
                <w:noProof/>
                <w:lang w:val="en-US"/>
              </w:rPr>
              <w:fldChar w:fldCharType="begin">
                <w:fldData xml:space="preserve">PEVuZE5vdGU+PENpdGU+PEF1dGhvcj5HdW88L0F1dGhvcj48WWVhcj4yMDAwPC9ZZWFyPjxSZWNO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HdW88L0F1dGhvcj48WWVhcj4yMDAwPC9ZZWFyPjxSZWNO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41]</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Hahn et al. 2000</w:t>
            </w:r>
            <w:r w:rsidR="005F2886">
              <w:t xml:space="preserve"> </w:t>
            </w:r>
            <w:r w:rsidR="001C62C6">
              <w:rPr>
                <w:rFonts w:ascii="Arial" w:hAnsi="Arial" w:cs="Arial"/>
                <w:noProof/>
                <w:lang w:val="en-US"/>
              </w:rPr>
              <w:fldChar w:fldCharType="begin">
                <w:fldData xml:space="preserve">PEVuZE5vdGU+PENpdGU+PEF1dGhvcj5IYWhuPC9BdXRob3I+PFllYXI+MjAwMDwvWWVhcj48UmVj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IYWhuPC9BdXRob3I+PFllYXI+MjAwMDwvWWVhcj48UmVj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42]</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Ohnishi et al. 2000</w:t>
            </w:r>
            <w:r w:rsidR="005F2886">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Ohnishi&lt;/Author&gt;&lt;Year&gt;2000&lt;/Year&gt;&lt;RecNum&gt;97&lt;/RecNum&gt;&lt;DisplayText&gt;[43]&lt;/DisplayText&gt;&lt;record&gt;&lt;rec-number&gt;97&lt;/rec-number&gt;&lt;foreign-keys&gt;&lt;key app="EN" db-id="9f52vvealfv0rhe9adc59wrfef90ws5vd0wp" timestamp="1396177573"&gt;97&lt;/key&gt;&lt;/foreign-keys&gt;&lt;ref-type name="Journal Article"&gt;17&lt;/ref-type&gt;&lt;contributors&gt;&lt;authors&gt;&lt;author&gt;Ohnishi, T.&lt;/author&gt;&lt;author&gt;Suwa, M.&lt;/author&gt;&lt;author&gt;Oyama, T.&lt;/author&gt;&lt;author&gt;Arakaki, N.&lt;/author&gt;&lt;author&gt;Torii, M.&lt;/author&gt;&lt;author&gt;Daikuhara, Y.&lt;/author&gt;&lt;/authors&gt;&lt;/contributors&gt;&lt;titles&gt;&lt;title&gt;Prostaglandin E-2 predominantly induces production of hepatocyte growth factor/scatter factor in human dental pulp in acute inflammation&lt;/title&gt;&lt;secondary-title&gt;Journal of Dental Research&lt;/secondary-title&gt;&lt;/titles&gt;&lt;periodical&gt;&lt;full-title&gt;Journal of Dental Research&lt;/full-title&gt;&lt;abbr-1&gt;J. Dent. Res.&lt;/abbr-1&gt;&lt;abbr-2&gt;J Dent Res&lt;/abbr-2&gt;&lt;/periodical&gt;&lt;pages&gt;748-755&lt;/pages&gt;&lt;volume&gt;79&lt;/volume&gt;&lt;number&gt;2&lt;/number&gt;&lt;dates&gt;&lt;year&gt;2000&lt;/year&gt;&lt;pub-dates&gt;&lt;date&gt;Feb&lt;/date&gt;&lt;/pub-dates&gt;&lt;/dates&gt;&lt;isbn&gt;0022-0345&lt;/isbn&gt;&lt;accession-num&gt;WOS:000085495300008&lt;/accession-num&gt;&lt;urls&gt;&lt;related-urls&gt;&lt;url&gt;&amp;lt;Go to ISI&amp;gt;://WOS:000085495300008&lt;/url&gt;&lt;url&gt;http://jdr.sagepub.com/content/79/2/748.full.pdf&lt;/url&gt;&lt;/related-urls&gt;&lt;/urls&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43]</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Rodd and Boissonade 2000</w:t>
            </w:r>
            <w:r w:rsidR="005F2886">
              <w:t xml:space="preserve"> </w:t>
            </w:r>
            <w:r w:rsidR="001C62C6">
              <w:rPr>
                <w:rFonts w:ascii="Arial" w:hAnsi="Arial" w:cs="Arial"/>
                <w:noProof/>
                <w:lang w:val="en-US"/>
              </w:rPr>
              <w:fldChar w:fldCharType="begin">
                <w:fldData xml:space="preserve">PEVuZE5vdGU+PENpdGU+PEF1dGhvcj5Sb2RkPC9BdXRob3I+PFllYXI+MjAwMDwvWWVhcj48UmVj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Sb2RkPC9BdXRob3I+PFllYXI+MjAwMDwvWWVhcj48UmVj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44]</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Kuntz et al. 2001</w:t>
            </w:r>
            <w:r w:rsidR="005F2886">
              <w:t xml:space="preserve"> </w:t>
            </w:r>
            <w:r w:rsidR="001C62C6">
              <w:rPr>
                <w:rFonts w:ascii="Arial" w:hAnsi="Arial" w:cs="Arial"/>
                <w:noProof/>
                <w:lang w:val="en-US"/>
              </w:rPr>
              <w:fldChar w:fldCharType="begin">
                <w:fldData xml:space="preserve">PEVuZE5vdGU+PENpdGU+PEF1dGhvcj5LdW50ejwvQXV0aG9yPjxZZWFyPjIwMDE8L1llYXI+PFJl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LdW50ejwvQXV0aG9yPjxZZWFyPjIwMDE8L1llYXI+PFJl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45]</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Nup et al. 2001</w:t>
            </w:r>
            <w:r w:rsidR="005F2886">
              <w:t xml:space="preserve"> </w:t>
            </w:r>
            <w:r w:rsidR="001C62C6">
              <w:rPr>
                <w:rFonts w:ascii="Arial" w:hAnsi="Arial" w:cs="Arial"/>
                <w:noProof/>
                <w:lang w:val="en-US"/>
              </w:rPr>
              <w:fldChar w:fldCharType="begin">
                <w:fldData xml:space="preserve">PEVuZE5vdGU+PENpdGU+PEF1dGhvcj5OdXA8L0F1dGhvcj48WWVhcj4yMDAxPC9ZZWFyPjxSZWNO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OdXA8L0F1dGhvcj48WWVhcj4yMDAxPC9ZZWFyPjxSZWNO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46]</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Jukic et al. 2002</w:t>
            </w:r>
            <w:r w:rsidR="005F2886">
              <w:t xml:space="preserve"> </w:t>
            </w:r>
            <w:r w:rsidR="001C62C6">
              <w:rPr>
                <w:rFonts w:ascii="Arial" w:hAnsi="Arial" w:cs="Arial"/>
                <w:noProof/>
                <w:lang w:val="en-US"/>
              </w:rPr>
              <w:fldChar w:fldCharType="begin">
                <w:fldData xml:space="preserve">PEVuZE5vdGU+PENpdGU+PEF1dGhvcj5KdWtpYzwvQXV0aG9yPjxZZWFyPjIwMDI8L1llYXI+PFJl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KdWtpYzwvQXV0aG9yPjxZZWFyPjIwMDI8L1llYXI+PFJl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47]</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Shin et al. 2002</w:t>
            </w:r>
            <w:r w:rsidR="005F2886">
              <w:t xml:space="preserve"> </w:t>
            </w:r>
            <w:r w:rsidR="001C62C6">
              <w:rPr>
                <w:rFonts w:ascii="Arial" w:hAnsi="Arial" w:cs="Arial"/>
                <w:noProof/>
                <w:lang w:val="en-US"/>
              </w:rPr>
              <w:fldChar w:fldCharType="begin">
                <w:fldData xml:space="preserve">PEVuZE5vdGU+PENpdGU+PEF1dGhvcj5TaGluPC9BdXRob3I+PFllYXI+MjAwMjwvWWVhcj48UmVj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TaGluPC9BdXRob3I+PFllYXI+MjAwMjwvWWVhcj48UmVj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48]</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Pimenta et al. 2003</w:t>
            </w:r>
            <w:r w:rsidR="005F2886">
              <w:t xml:space="preserve"> </w:t>
            </w:r>
            <w:r w:rsidR="001C62C6">
              <w:rPr>
                <w:rFonts w:ascii="Arial" w:hAnsi="Arial" w:cs="Arial"/>
                <w:noProof/>
                <w:lang w:val="en-US"/>
              </w:rPr>
              <w:fldChar w:fldCharType="begin">
                <w:fldData xml:space="preserve">PEVuZE5vdGU+PENpdGU+PEF1dGhvcj5QaW1lbnRhPC9BdXRob3I+PFllYXI+MjAwMzwvWWVhcj48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QaW1lbnRhPC9BdXRob3I+PFllYXI+MjAwMzwvWWVhcj48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49]</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McLachlan et al. 2004</w:t>
            </w:r>
            <w:r w:rsidR="005F2886">
              <w:t xml:space="preserve"> </w:t>
            </w:r>
            <w:r w:rsidR="001C62C6">
              <w:rPr>
                <w:rFonts w:ascii="Arial" w:hAnsi="Arial" w:cs="Arial"/>
                <w:noProof/>
                <w:lang w:val="en-US"/>
              </w:rPr>
              <w:fldChar w:fldCharType="begin">
                <w:fldData xml:space="preserve">PEVuZE5vdGU+PENpdGU+PEF1dGhvcj5NY0xhY2hsYW48L0F1dGhvcj48WWVhcj4yMDA0PC9ZZWFy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NY0xhY2hsYW48L0F1dGhvcj48WWVhcj4yMDA0PC9ZZWFy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50]</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Paakkonen et al. 2005</w:t>
            </w:r>
            <w:r w:rsidR="005F2886">
              <w:t xml:space="preserve"> </w:t>
            </w:r>
            <w:r w:rsidR="001C62C6">
              <w:rPr>
                <w:rFonts w:ascii="Arial" w:hAnsi="Arial" w:cs="Arial"/>
                <w:noProof/>
                <w:lang w:val="en-US"/>
              </w:rPr>
              <w:fldChar w:fldCharType="begin">
                <w:fldData xml:space="preserve">PEVuZE5vdGU+PENpdGU+PEF1dGhvcj5QYWFra29uZW48L0F1dGhvcj48WWVhcj4yMDA1PC9ZZWFy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QYWFra29uZW48L0F1dGhvcj48WWVhcj4yMDA1PC9ZZWFy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51]</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Dourou et al. 2006</w:t>
            </w:r>
            <w:r w:rsidR="005F2886">
              <w:t xml:space="preserve"> </w:t>
            </w:r>
            <w:r w:rsidR="001C62C6">
              <w:rPr>
                <w:rFonts w:ascii="Arial" w:hAnsi="Arial" w:cs="Arial"/>
                <w:noProof/>
                <w:lang w:val="en-US"/>
              </w:rPr>
              <w:fldChar w:fldCharType="begin">
                <w:fldData xml:space="preserve">PEVuZE5vdGU+PENpdGU+PEF1dGhvcj5Eb3Vyb3U8L0F1dGhvcj48WWVhcj4yMDA2PC9ZZWFyPjxS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Eb3Vyb3U8L0F1dGhvcj48WWVhcj4yMDA2PC9ZZWFyPjxS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52]</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El Karim et al. 2006</w:t>
            </w:r>
            <w:r>
              <w:rPr>
                <w:rFonts w:ascii="Arial" w:hAnsi="Arial" w:cs="Arial"/>
                <w:lang w:val="en-US"/>
              </w:rPr>
              <w:t>,</w:t>
            </w:r>
            <w:r w:rsidR="005F2886">
              <w:t xml:space="preserve"> </w:t>
            </w:r>
            <w:r w:rsidR="001C62C6">
              <w:rPr>
                <w:rFonts w:ascii="Arial" w:hAnsi="Arial" w:cs="Arial"/>
                <w:lang w:val="en-US"/>
              </w:rPr>
              <w:fldChar w:fldCharType="begin">
                <w:fldData xml:space="preserve">PEVuZE5vdGU+PENpdGU+PEF1dGhvcj5FbCBLYXJpbTwvQXV0aG9yPjxZZWFyPjIwMDY8L1llYXI+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CZhbXA7QU49MTY2MzAzMDU8L3VybD48dXJsPmh0dHA6Ly9zZngubWV0YWJpYi5j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</w:fldData>
              </w:fldChar>
            </w:r>
            <w:r w:rsidR="001C62C6">
              <w:rPr>
                <w:rFonts w:ascii="Arial" w:hAnsi="Arial" w:cs="Arial"/>
                <w:lang w:val="en-US"/>
              </w:rPr>
              <w:instrText xml:space="preserve"> ADDIN EN.CITE </w:instrText>
            </w:r>
            <w:r w:rsidR="001C62C6">
              <w:rPr>
                <w:rFonts w:ascii="Arial" w:hAnsi="Arial" w:cs="Arial"/>
                <w:lang w:val="en-US"/>
              </w:rPr>
              <w:fldChar w:fldCharType="begin">
                <w:fldData xml:space="preserve">PEVuZE5vdGU+PENpdGU+PEF1dGhvcj5FbCBLYXJpbTwvQXV0aG9yPjxZZWFyPjIwMDY8L1llYXI+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</w:fldData>
              </w:fldChar>
            </w:r>
            <w:r w:rsidR="001C62C6">
              <w:rPr>
                <w:rFonts w:ascii="Arial" w:hAnsi="Arial" w:cs="Arial"/>
                <w:lang w:val="en-US"/>
              </w:rPr>
              <w:instrText xml:space="preserve"> ADDIN EN.CITE.DATA </w:instrText>
            </w:r>
            <w:r w:rsidR="001C62C6">
              <w:rPr>
                <w:rFonts w:ascii="Arial" w:hAnsi="Arial" w:cs="Arial"/>
                <w:lang w:val="en-US"/>
              </w:rPr>
            </w:r>
            <w:r w:rsidR="001C62C6">
              <w:rPr>
                <w:rFonts w:ascii="Arial" w:hAnsi="Arial" w:cs="Arial"/>
                <w:lang w:val="en-US"/>
              </w:rPr>
              <w:fldChar w:fldCharType="end"/>
            </w:r>
            <w:r w:rsidR="001C62C6">
              <w:rPr>
                <w:rFonts w:ascii="Arial" w:hAnsi="Arial" w:cs="Arial"/>
                <w:lang w:val="en-US"/>
              </w:rPr>
            </w:r>
            <w:r w:rsidR="001C62C6">
              <w:rPr>
                <w:rFonts w:ascii="Arial" w:hAnsi="Arial" w:cs="Arial"/>
                <w:lang w:val="en-US"/>
              </w:rPr>
              <w:fldChar w:fldCharType="separate"/>
            </w:r>
            <w:r w:rsidR="001C62C6">
              <w:rPr>
                <w:rFonts w:ascii="Arial" w:hAnsi="Arial" w:cs="Arial"/>
                <w:noProof/>
                <w:lang w:val="en-US"/>
              </w:rPr>
              <w:t>[53]</w:t>
            </w:r>
            <w:r w:rsidR="001C62C6">
              <w:rPr>
                <w:rFonts w:ascii="Arial" w:hAnsi="Arial" w:cs="Arial"/>
                <w:lang w:val="en-US"/>
              </w:rPr>
              <w:fldChar w:fldCharType="end"/>
            </w:r>
            <w:r>
              <w:rPr>
                <w:rFonts w:ascii="Arial" w:hAnsi="Arial" w:cs="Arial"/>
                <w:lang w:val="en-US"/>
              </w:rPr>
              <w:t xml:space="preserve"> </w:t>
            </w:r>
            <w:r>
              <w:rPr>
                <w:rFonts w:ascii="Arial" w:hAnsi="Arial" w:cs="Arial"/>
                <w:noProof/>
                <w:lang w:val="en-US"/>
              </w:rPr>
              <w:t>Rodd and Boissonade 2006</w:t>
            </w:r>
            <w:r w:rsidR="005F2886">
              <w:t xml:space="preserve"> </w:t>
            </w:r>
            <w:r w:rsidR="001C62C6">
              <w:rPr>
                <w:rFonts w:ascii="Arial" w:hAnsi="Arial" w:cs="Arial"/>
                <w:noProof/>
                <w:lang w:val="en-US"/>
              </w:rPr>
              <w:fldChar w:fldCharType="begin">
                <w:fldData xml:space="preserve">PEVuZE5vdGU+PENpdGU+PEF1dGhvcj5Sb2RkPC9BdXRob3I+PFllYXI+MjAwNjwvWWVhcj48UmVj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Sb2RkPC9BdXRob3I+PFllYXI+MjAwNjwvWWVhcj48UmVj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54]</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El Karim et al. 2008</w:t>
            </w:r>
            <w:r w:rsidR="005F2886">
              <w:t xml:space="preserve"> </w:t>
            </w:r>
            <w:r w:rsidR="001C62C6">
              <w:rPr>
                <w:rFonts w:ascii="Arial" w:hAnsi="Arial" w:cs="Arial"/>
                <w:noProof/>
                <w:lang w:val="en-US"/>
              </w:rPr>
              <w:fldChar w:fldCharType="begin">
                <w:fldData xml:space="preserve">PEVuZE5vdGU+PENpdGU+PEF1dGhvcj5FbCBLYXJpbTwvQXV0aG9yPjxZZWFyPjIwMDg8L1llYXI+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FbCBLYXJpbTwvQXV0aG9yPjxZZWFyPjIwMDg8L1llYXI+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55]</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Wang et al. 2008</w:t>
            </w:r>
            <w:r w:rsidR="005F2886">
              <w:t xml:space="preserve"> </w:t>
            </w:r>
            <w:r w:rsidR="001C62C6">
              <w:rPr>
                <w:rFonts w:ascii="Arial" w:hAnsi="Arial" w:cs="Arial"/>
                <w:noProof/>
                <w:lang w:val="en-US"/>
              </w:rPr>
              <w:fldChar w:fldCharType="begin">
                <w:fldData xml:space="preserve">PEVuZE5vdGU+PENpdGU+PEF1dGhvcj5XYW5nPC9BdXRob3I+PFllYXI+MjAwODwvWWVhcj48UmVj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XYW5nPC9BdXRob3I+PFllYXI+MjAwODwvWWVhcj48UmVj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56]</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Warren et al. 2008</w:t>
            </w:r>
            <w:r w:rsidR="005F2886">
              <w:t xml:space="preserve"> </w:t>
            </w:r>
            <w:r w:rsidR="001C62C6">
              <w:rPr>
                <w:rFonts w:ascii="Arial" w:hAnsi="Arial" w:cs="Arial"/>
                <w:noProof/>
                <w:lang w:val="en-US"/>
              </w:rPr>
              <w:fldChar w:fldCharType="begin">
                <w:fldData xml:space="preserve">PEVuZE5vdGU+PENpdGU+PEF1dGhvcj5XYXJyZW48L0F1dGhvcj48WWVhcj4yMDA4PC9ZZWFyPjxS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XYXJyZW48L0F1dGhvcj48WWVhcj4yMDA4PC9ZZWFyPjxS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57]</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Zhang et al. 2008</w:t>
            </w:r>
            <w:r w:rsidR="005F2886">
              <w:t xml:space="preserve"> </w:t>
            </w:r>
            <w:r w:rsidR="001C62C6">
              <w:rPr>
                <w:rFonts w:ascii="Arial" w:hAnsi="Arial" w:cs="Arial"/>
                <w:noProof/>
                <w:lang w:val="en-US"/>
              </w:rPr>
              <w:fldChar w:fldCharType="begin">
                <w:fldData xml:space="preserve">PEVuZE5vdGU+PENpdGU+PEF1dGhvcj5aaGFuZzwvQXV0aG9yPjxZZWFyPjIwMDg8L1llYXI+PFJl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aaGFuZzwvQXV0aG9yPjxZZWFyPjIwMDg8L1llYXI+PFJl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58]</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Vavilova et al. 2009</w:t>
            </w:r>
            <w:r w:rsidR="005F2886">
              <w:t xml:space="preserve"> </w:t>
            </w:r>
            <w:r w:rsidR="001C62C6">
              <w:rPr>
                <w:rFonts w:ascii="Arial" w:hAnsi="Arial" w:cs="Arial"/>
                <w:noProof/>
                <w:lang w:val="en-US"/>
              </w:rPr>
              <w:fldChar w:fldCharType="begin">
                <w:fldData xml:space="preserve">PEVuZE5vdGU+PENpdGU+PEF1dGhvcj5WYXZpbG92YTwvQXV0aG9yPjxZZWFyPjIwMDk8L1llYXI+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xtb2RpZmllZC1kYXRlPiBhbGw8L21vZGlmaWVkLWRhdGU+PC9yZWNvcmQ+
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WYXZpbG92YTwvQXV0aG9yPjxZZWFyPjIwMDk8L1llYXI+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xtb2RpZmllZC1kYXRlPiBhbGw8L21vZGlmaWVkLWRhdGU+PC9yZWNvcmQ+
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59]</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Cardoso et al. 2010</w:t>
            </w:r>
            <w:r w:rsidR="005F2886">
              <w:t xml:space="preserve"> </w:t>
            </w:r>
            <w:r w:rsidR="001C62C6">
              <w:rPr>
                <w:rFonts w:ascii="Arial" w:hAnsi="Arial" w:cs="Arial"/>
                <w:noProof/>
                <w:lang w:val="en-US"/>
              </w:rPr>
              <w:fldChar w:fldCharType="begin">
                <w:fldData xml:space="preserve">PEVuZE5vdGU+PENpdGU+PEF1dGhvcj5DYXJkb3NvPC9BdXRob3I+PFllYXI+MjAxMDwvWWVhcj48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DYXJkb3NvPC9BdXRob3I+PFllYXI+MjAxMDwvWWVhcj48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60]</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Korkmaz et al. 2011</w:t>
            </w:r>
            <w:r w:rsidR="005F2886">
              <w:t xml:space="preserve"> </w:t>
            </w:r>
            <w:r w:rsidR="001C62C6">
              <w:rPr>
                <w:rFonts w:ascii="Arial" w:hAnsi="Arial" w:cs="Arial"/>
                <w:noProof/>
                <w:lang w:val="en-US"/>
              </w:rPr>
              <w:fldChar w:fldCharType="begin">
                <w:fldData xml:space="preserve">PEVuZE5vdGU+PENpdGU+PEF1dGhvcj5Lb3JrbWF6PC9BdXRob3I+PFllYXI+MjAxMTwvWWVhcj48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Lb3JrbWF6PC9BdXRob3I+PFllYXI+MjAxMTwvWWVhcj48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61]</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Lee et al. 2011</w:t>
            </w:r>
            <w:r w:rsidR="005F2886">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Lee&lt;/Author&gt;&lt;Year&gt;2011&lt;/Year&gt;&lt;RecNum&gt;73&lt;/RecNum&gt;&lt;DisplayText&gt;[62]&lt;/DisplayText&gt;&lt;record&gt;&lt;rec-number&gt;73&lt;/rec-number&gt;&lt;foreign-keys&gt;&lt;key app="EN" db-id="9f52vvealfv0rhe9adc59wrfef90ws5vd0wp" timestamp="1396177573"&gt;73&lt;/key&gt;&lt;/foreign-keys&gt;&lt;ref-type name="Journal Article"&gt;17&lt;/ref-type&gt;&lt;contributors&gt;&lt;authors&gt;&lt;author&gt;Lee, Y. Y.&lt;/author&gt;&lt;author&gt;Chan, C. H.&lt;/author&gt;&lt;author&gt;Hung, S. L.&lt;/author&gt;&lt;author&gt;Chen, Y. C.&lt;/author&gt;&lt;author&gt;Lee, Y. H.&lt;/author&gt;&lt;author&gt;Yang, S. F.&lt;/author&gt;&lt;/authors&gt;&lt;/contributors&gt;&lt;titles&gt;&lt;title&gt;Up-regulation of Nucleotide-binding Oligomerization Domain 1 in Inflamed Human Dental Pulp&lt;/title&gt;&lt;secondary-title&gt;Journal of Endodontics&lt;/secondary-title&gt;&lt;/titles&gt;&lt;periodical&gt;&lt;full-title&gt;Journal of Endodontics&lt;/full-title&gt;&lt;abbr-1&gt;J. Endod.&lt;/abbr-1&gt;&lt;abbr-2&gt;J Endod&lt;/abbr-2&gt;&lt;/periodical&gt;&lt;pages&gt;1370-1375&lt;/pages&gt;&lt;volume&gt;37&lt;/volume&gt;&lt;number&gt;10&lt;/number&gt;&lt;dates&gt;&lt;year&gt;2011&lt;/year&gt;&lt;pub-dates&gt;&lt;date&gt;Oct&lt;/date&gt;&lt;/pub-dates&gt;&lt;/dates&gt;&lt;isbn&gt;0099-2399&lt;/isbn&gt;&lt;accession-num&gt;WOS:000295661800007&lt;/accession-num&gt;&lt;urls&gt;&lt;related-urls&gt;&lt;url&gt;&amp;lt;Go to ISI&amp;gt;://WOS:000295661800007&lt;/url&gt;&lt;url&gt;http://ac.els-cdn.com/S0099239911007114/1-s2.0-S0099239911007114-main.pdf?_tid=75272c9a-836b-11e3-94d6-00000aab0f26&amp;amp;acdnat=1390398510_13bf39d467815cf90d45a50820e7b541&lt;/url&gt;&lt;/related-urls&gt;&lt;/urls&gt;&lt;electronic-resource-num&gt;10.1016/j.joen.2011.06.008&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62]</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Zhao et al. 2011</w:t>
            </w:r>
            <w:r w:rsidR="005F2886">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Zhao&lt;/Author&gt;&lt;Year&gt;2011&lt;/Year&gt;&lt;RecNum&gt;149&lt;/RecNum&gt;&lt;DisplayText&gt;[63]&lt;/DisplayText&gt;&lt;record&gt;&lt;rec-number&gt;149&lt;/rec-number&gt;&lt;foreign-keys&gt;&lt;key app="EN" db-id="9f52vvealfv0rhe9adc59wrfef90ws5vd0wp" timestamp="1396177574"&gt;149&lt;/key&gt;&lt;/foreign-keys&gt;&lt;ref-type name="Journal Article"&gt;17&lt;/ref-type&gt;&lt;contributors&gt;&lt;authors&gt;&lt;author&gt;Zhao, D. F.&lt;/author&gt;&lt;author&gt;Gong, Q. M.&lt;/author&gt;&lt;author&gt;Ling, J. Q.&lt;/author&gt;&lt;author&gt;Zhang, X. F.&lt;/author&gt;&lt;/authors&gt;&lt;/contributors&gt;&lt;auth-address&gt;Department of Operative Dentistry and Endodontics, Sun Yat-sen University, Guangzhou, China.&lt;/auth-address&gt;&lt;titles&gt;&lt;title&gt;[Macrophage migration-inhibitory factors expression and its effects on proliferation in human dental pulps]&lt;/title&gt;&lt;secondary-title&gt;Chung-Hua Kou Chiang i Hsueh Tsa Chih Chinese Journal of Stomatology&lt;/secondary-title&gt;&lt;alt-title&gt;Chung Hua Kou Chiang Hsueh Tsa Chih&lt;/alt-title&gt;&lt;/titles&gt;&lt;pages&gt;484-8&lt;/pages&gt;&lt;volume&gt;46&lt;/volume&gt;&lt;number&gt;8&lt;/number&gt;&lt;dates&gt;&lt;year&gt;2011&lt;/year&gt;&lt;pub-dates&gt;&lt;date&gt;Aug&lt;/date&gt;&lt;/pub-dates&gt;&lt;/dates&gt;&lt;isbn&gt;1002-0098&lt;/isbn&gt;&lt;accession-num&gt;22169746&lt;/accession-num&gt;&lt;urls&gt;&lt;related-urls&gt;&lt;url&gt;http://ovidsp.ovid.com/ovidweb.cgi?T=JS&amp;amp;CSC=Y&amp;amp;NEWS=N&amp;amp;PAGE=fulltext&amp;amp;D=prem&amp;amp;AN=22169746&lt;/url&gt;&lt;url&gt;http://sfx.metabib.ch/sfx_locater?sid=OVID:medline&amp;amp;id=pmid:22169746&amp;amp;id=doi:&amp;amp;issn=1002-0098&amp;amp;isbn=&amp;amp;volume=46&amp;amp;issue=8&amp;amp;spage=484&amp;amp;pages=484-8&amp;amp;date=2011&amp;amp;title=Chung-Hua+Kou+Chiang+i+Hsueh+Tsa+Chih+Chinese+Journal+of+Stomatology&amp;amp;atitle=%5BMacrophage+migration-inhibitory+factors+expression+and+its+effects+on+proliferation+in+human+dental+pulps%5D.&amp;amp;aulast=Zhao&amp;amp;pid=%3Cauthor%3EZhao+DF%3BGong+QM%3BLing+JQ%3BZhang+XF%3C%2Fauthor%3E%3CAN%3E22169746%3C%2FAN%3E%3CDT%3EEnglish+Abstract%3C%2FDT%3E&lt;/url&gt;&lt;/related-urls&gt;&lt;/urls&gt;&lt;remote-database-name&gt;MEDLINE&lt;/remote-database-name&gt;&lt;remote-database-provider&gt;Ovid Technologies&lt;/remote-database-provider&gt;&lt;language&gt;Chinese&lt;/languag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63]</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Evrosimovska et al. 2012</w:t>
            </w:r>
            <w:r w:rsidR="005F2886">
              <w:t xml:space="preserve"> </w:t>
            </w:r>
            <w:r w:rsidR="001C62C6">
              <w:rPr>
                <w:rFonts w:ascii="Arial" w:hAnsi="Arial" w:cs="Arial"/>
                <w:noProof/>
                <w:lang w:val="en-US"/>
              </w:rPr>
              <w:fldChar w:fldCharType="begin">
                <w:fldData xml:space="preserve">PEVuZE5vdGU+PENpdGU+PEF1dGhvcj5FdnJvc2ltb3Zza2E8L0F1dGhvcj48WWVhcj4yMDEyPC9Z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FdnJvc2ltb3Zza2E8L0F1dGhvcj48WWVhcj4yMDEyPC9Z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64]</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Petrini et al. 2012</w:t>
            </w:r>
            <w:r w:rsidR="005F2886">
              <w:t xml:space="preserve"> </w:t>
            </w:r>
            <w:r w:rsidR="001C62C6">
              <w:rPr>
                <w:rFonts w:ascii="Arial" w:hAnsi="Arial" w:cs="Arial"/>
                <w:noProof/>
                <w:lang w:val="en-US"/>
              </w:rPr>
              <w:fldChar w:fldCharType="begin">
                <w:fldData xml:space="preserve">PEVuZE5vdGU+PENpdGU+PEF1dGhvcj5QZXRyaW5pPC9BdXRob3I+PFllYXI+MjAxMjwvWWVhcj48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QZXRyaW5pPC9BdXRob3I+PFllYXI+MjAxMjwvWWVhcj48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65]</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Martin-Gonzalez et al. 2013</w:t>
            </w:r>
            <w:r w:rsidR="005F2886">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Martin-Gonzalez&lt;/Author&gt;&lt;Year&gt;2013&lt;/Year&gt;&lt;RecNum&gt;86&lt;/RecNum&gt;&lt;DisplayText&gt;[66]&lt;/DisplayText&gt;&lt;record&gt;&lt;rec-number&gt;86&lt;/rec-number&gt;&lt;foreign-keys&gt;&lt;key app="EN" db-id="9f52vvealfv0rhe9adc59wrfef90ws5vd0wp" timestamp="1396177573"&gt;86&lt;/key&gt;&lt;/foreign-keys&gt;&lt;ref-type name="Journal Article"&gt;17&lt;/ref-type&gt;&lt;contributors&gt;&lt;authors&gt;&lt;author&gt;Martin-Gonzalez, J.&lt;/author&gt;&lt;author&gt;Sanchez-Jimenez, F.&lt;/author&gt;&lt;author&gt;Perez-Perez, A.&lt;/author&gt;&lt;author&gt;Carmona-Fernandez, A.&lt;/author&gt;&lt;author&gt;Sanchez-Margalet, V.&lt;/author&gt;&lt;author&gt;Segura-Egea, J. J.&lt;/author&gt;&lt;/authors&gt;&lt;/contributors&gt;&lt;titles&gt;&lt;title&gt;Leptin expression in healthy and inflamed human dental pulp&lt;/title&gt;&lt;secondary-title&gt;International Endodontic Journal&lt;/secondary-title&gt;&lt;/titles&gt;&lt;periodical&gt;&lt;full-title&gt;International Endodontic Journal&lt;/full-title&gt;&lt;abbr-1&gt;Int. Endod. J.&lt;/abbr-1&gt;&lt;abbr-2&gt;Int Endod J&lt;/abbr-2&gt;&lt;/periodical&gt;&lt;pages&gt;442-448&lt;/pages&gt;&lt;volume&gt;46&lt;/volume&gt;&lt;number&gt;5&lt;/number&gt;&lt;dates&gt;&lt;year&gt;2013&lt;/year&gt;&lt;pub-dates&gt;&lt;date&gt;May&lt;/date&gt;&lt;/pub-dates&gt;&lt;/dates&gt;&lt;isbn&gt;0143-2885&lt;/isbn&gt;&lt;accession-num&gt;WOS:000317524400009&lt;/accession-num&gt;&lt;urls&gt;&lt;related-urls&gt;&lt;url&gt;&amp;lt;Go to ISI&amp;gt;://WOS:000317524400009&lt;/url&gt;&lt;url&gt;http://onlinelibrary.wiley.com/store/10.1111/iej.12009/asset/iej12009.pdf?v=1&amp;amp;t=hqqjdrll&amp;amp;s=b1cd55675765a5fda96c61c00667d401708cf707&lt;/url&gt;&lt;/related-urls&gt;&lt;/urls&gt;&lt;electronic-resource-num&gt;10.1111/iej.12009&lt;/electronic-resource-num&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66]</w:t>
            </w:r>
            <w:r w:rsidR="001C62C6">
              <w:rPr>
                <w:rFonts w:ascii="Arial" w:hAnsi="Arial" w:cs="Arial"/>
                <w:noProof/>
                <w:lang w:val="en-US"/>
              </w:rPr>
              <w:fldChar w:fldCharType="end"/>
            </w:r>
          </w:p>
          <w:p w14:paraId="5AF42B83" w14:textId="77777777" w:rsidR="00222631" w:rsidRPr="00786914" w:rsidRDefault="00222631" w:rsidP="00642AA2">
            <w:pPr>
              <w:pStyle w:val="EndNoteBibliography"/>
              <w:spacing w:line="276" w:lineRule="auto"/>
              <w:ind w:left="720" w:hanging="720"/>
              <w:rPr>
                <w:rFonts w:ascii="Arial" w:hAnsi="Arial" w:cs="Arial"/>
                <w:sz w:val="6"/>
                <w:szCs w:val="6"/>
                <w:lang w:val="en-US"/>
              </w:rPr>
            </w:pPr>
          </w:p>
        </w:tc>
      </w:tr>
      <w:tr w:rsidR="00222631" w:rsidRPr="00A93047" w14:paraId="1A6D845C" w14:textId="77777777" w:rsidTr="00AC29A5">
        <w:tc>
          <w:tcPr>
            <w:tcW w:w="9282" w:type="dxa"/>
            <w:tcBorders>
              <w:top w:val="nil"/>
              <w:bottom w:val="nil"/>
            </w:tcBorders>
            <w:shd w:val="clear" w:color="auto" w:fill="auto"/>
          </w:tcPr>
          <w:p w14:paraId="0CC5C6EF" w14:textId="77777777" w:rsidR="00222631" w:rsidRPr="00A93047" w:rsidRDefault="00222631" w:rsidP="00642AA2">
            <w:pPr>
              <w:pStyle w:val="EndNoteBibliography"/>
              <w:spacing w:line="276" w:lineRule="auto"/>
              <w:rPr>
                <w:rFonts w:ascii="Arial" w:hAnsi="Arial" w:cs="Arial"/>
                <w:sz w:val="6"/>
                <w:szCs w:val="6"/>
                <w:lang w:val="en-US"/>
              </w:rPr>
            </w:pPr>
          </w:p>
        </w:tc>
      </w:tr>
      <w:tr w:rsidR="00222631" w:rsidRPr="00A93047" w14:paraId="7BE2D3FA" w14:textId="77777777" w:rsidTr="00AC29A5">
        <w:tc>
          <w:tcPr>
            <w:tcW w:w="9282" w:type="dxa"/>
            <w:tcBorders>
              <w:top w:val="nil"/>
              <w:bottom w:val="single" w:sz="4" w:space="0" w:color="auto"/>
            </w:tcBorders>
            <w:shd w:val="clear" w:color="auto" w:fill="auto"/>
          </w:tcPr>
          <w:p w14:paraId="767B8679" w14:textId="77777777" w:rsidR="00222631" w:rsidRPr="00786914" w:rsidRDefault="00222631" w:rsidP="00642AA2">
            <w:pPr>
              <w:rPr>
                <w:rFonts w:ascii="Arial" w:hAnsi="Arial" w:cs="Arial"/>
                <w:sz w:val="16"/>
                <w:szCs w:val="16"/>
                <w:lang w:val="en-US"/>
              </w:rPr>
            </w:pPr>
          </w:p>
        </w:tc>
      </w:tr>
      <w:tr w:rsidR="00222631" w:rsidRPr="00A93047" w14:paraId="3ECAB149" w14:textId="77777777" w:rsidTr="00AC29A5">
        <w:tc>
          <w:tcPr>
            <w:tcW w:w="9282" w:type="dxa"/>
            <w:tcBorders>
              <w:bottom w:val="single" w:sz="4" w:space="0" w:color="auto"/>
            </w:tcBorders>
            <w:shd w:val="clear" w:color="auto" w:fill="auto"/>
          </w:tcPr>
          <w:p w14:paraId="47EB201F" w14:textId="77777777" w:rsidR="00222631" w:rsidRPr="00386CBB" w:rsidRDefault="00222631" w:rsidP="00642AA2">
            <w:pPr>
              <w:rPr>
                <w:rFonts w:ascii="Arial" w:hAnsi="Arial" w:cs="Arial"/>
                <w:i/>
                <w:sz w:val="6"/>
                <w:szCs w:val="6"/>
                <w:lang w:val="en-US"/>
              </w:rPr>
            </w:pPr>
          </w:p>
          <w:p w14:paraId="223C1A4F" w14:textId="77777777" w:rsidR="00222631" w:rsidRPr="00386CBB" w:rsidRDefault="00222631" w:rsidP="00642AA2">
            <w:pPr>
              <w:rPr>
                <w:rFonts w:ascii="Arial" w:hAnsi="Arial" w:cs="Arial"/>
                <w:i/>
                <w:lang w:val="en-US"/>
              </w:rPr>
            </w:pPr>
            <w:r w:rsidRPr="00386CBB">
              <w:rPr>
                <w:rFonts w:ascii="Arial" w:hAnsi="Arial" w:cs="Arial"/>
                <w:i/>
                <w:lang w:val="en-US"/>
              </w:rPr>
              <w:t>Studies rather on histologic features or presence of cells, bacteria or viruses than on quantification of a biomarker:</w:t>
            </w:r>
          </w:p>
          <w:p w14:paraId="76CA0264" w14:textId="77777777" w:rsidR="00222631" w:rsidRPr="00386CBB" w:rsidRDefault="00222631" w:rsidP="00642AA2">
            <w:pPr>
              <w:rPr>
                <w:rFonts w:ascii="Arial" w:hAnsi="Arial" w:cs="Arial"/>
                <w:i/>
                <w:sz w:val="6"/>
                <w:szCs w:val="6"/>
                <w:lang w:val="en-US"/>
              </w:rPr>
            </w:pPr>
          </w:p>
        </w:tc>
      </w:tr>
      <w:tr w:rsidR="00222631" w:rsidRPr="00A93047" w14:paraId="7B9583B6" w14:textId="77777777" w:rsidTr="00AC29A5">
        <w:tc>
          <w:tcPr>
            <w:tcW w:w="9282" w:type="dxa"/>
            <w:tcBorders>
              <w:top w:val="single" w:sz="4" w:space="0" w:color="auto"/>
              <w:bottom w:val="nil"/>
            </w:tcBorders>
            <w:shd w:val="clear" w:color="auto" w:fill="auto"/>
          </w:tcPr>
          <w:p w14:paraId="01001A36" w14:textId="77777777" w:rsidR="00222631" w:rsidRPr="00386CBB" w:rsidRDefault="00222631" w:rsidP="00642AA2">
            <w:pPr>
              <w:pStyle w:val="EndNoteBibliography"/>
              <w:spacing w:line="276" w:lineRule="auto"/>
              <w:ind w:left="720" w:hanging="720"/>
              <w:rPr>
                <w:rFonts w:ascii="Arial" w:hAnsi="Arial" w:cs="Arial"/>
                <w:sz w:val="6"/>
                <w:szCs w:val="6"/>
                <w:lang w:val="en-US"/>
              </w:rPr>
            </w:pPr>
          </w:p>
          <w:p w14:paraId="7BFA312D" w14:textId="7C7EAEEC" w:rsidR="00222631" w:rsidRDefault="00222631" w:rsidP="00642AA2">
            <w:pPr>
              <w:pStyle w:val="EndNoteBibliography"/>
              <w:spacing w:line="276" w:lineRule="auto"/>
              <w:ind w:left="720" w:hanging="720"/>
              <w:rPr>
                <w:rFonts w:ascii="Arial" w:hAnsi="Arial" w:cs="Arial"/>
                <w:lang w:val="en-US"/>
              </w:rPr>
            </w:pPr>
            <w:r>
              <w:rPr>
                <w:rFonts w:ascii="Arial" w:hAnsi="Arial" w:cs="Arial"/>
                <w:noProof/>
                <w:lang w:val="en-US"/>
              </w:rPr>
              <w:t>Pekovic and Fillery 1984</w:t>
            </w:r>
            <w:r w:rsidR="00D504AA">
              <w:t xml:space="preserve"> </w:t>
            </w:r>
            <w:r w:rsidR="001C62C6">
              <w:rPr>
                <w:rFonts w:ascii="Arial" w:hAnsi="Arial" w:cs="Arial"/>
                <w:noProof/>
                <w:lang w:val="en-US"/>
              </w:rPr>
              <w:fldChar w:fldCharType="begin">
                <w:fldData xml:space="preserve">PEVuZE5vdGU+PENpdGU+PEF1dGhvcj5QZWtvdmljPC9BdXRob3I+PFllYXI+MTk4NDwvWWVhcj48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QZWtvdmljPC9BdXRob3I+PFllYXI+MTk4NDwvWWVhcj48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67]</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Jacoby et al. 1991</w:t>
            </w:r>
            <w:r w:rsidR="00D504AA">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Jacoby&lt;/Author&gt;&lt;Year&gt;1991&lt;/Year&gt;&lt;RecNum&gt;62&lt;/RecNum&gt;&lt;DisplayText&gt;[68]&lt;/DisplayText&gt;&lt;record&gt;&lt;rec-number&gt;62&lt;/rec-number&gt;&lt;foreign-keys&gt;&lt;key app="EN" db-id="9f52vvealfv0rhe9adc59wrfef90ws5vd0wp" timestamp="1396177573"&gt;62&lt;/key&gt;&lt;/foreign-keys&gt;&lt;ref-type name="Journal Article"&gt;17&lt;/ref-type&gt;&lt;contributors&gt;&lt;authors&gt;&lt;author&gt;Jacoby, B. H.&lt;/author&gt;&lt;author&gt;Davis, W. L.&lt;/author&gt;&lt;author&gt;Craig, K. R.&lt;/author&gt;&lt;author&gt;Wagner, G.&lt;/author&gt;&lt;author&gt;Farmer, G. R.&lt;/author&gt;&lt;author&gt;Harrison, J. W.&lt;/author&gt;&lt;/authors&gt;&lt;/contributors&gt;&lt;titles&gt;&lt;title&gt;AN ULTRASTRUCTURAL AND IMMUNOHISTOCHEMICAL STUDY OF HUMAN DENTAL-PULP - IDENTIFICATION OF WEIBEL-PALADE BODIES AND VON WILLEBRAND FACTOR IN PULP ENDOTHELIAL-CELLS&lt;/title&gt;&lt;secondary-title&gt;Journal of Endodontics&lt;/secondary-title&gt;&lt;/titles&gt;&lt;periodical&gt;&lt;full-title&gt;Journal of Endodontics&lt;/full-title&gt;&lt;abbr-1&gt;J. Endod.&lt;/abbr-1&gt;&lt;abbr-2&gt;J Endod&lt;/abbr-2&gt;&lt;/periodical&gt;&lt;pages&gt;150-155&lt;/pages&gt;&lt;volume&gt;17&lt;/volume&gt;&lt;number&gt;4&lt;/number&gt;&lt;dates&gt;&lt;year&gt;1991&lt;/year&gt;&lt;pub-dates&gt;&lt;date&gt;Apr&lt;/date&gt;&lt;/pub-dates&gt;&lt;/dates&gt;&lt;isbn&gt;0099-2399&lt;/isbn&gt;&lt;accession-num&gt;WOS:A1991FE56100003&lt;/accession-num&gt;&lt;urls&gt;&lt;related-urls&gt;&lt;url&gt;&amp;lt;Go to ISI&amp;gt;://WOS:A1991FE56100003&lt;/url&gt;&lt;url&gt;http://www.sciencedirect.com/science/article/pii/S0099239906820078&lt;/url&gt;&lt;/related-urls&gt;&lt;/urls&gt;&lt;remote-database-name&gt; Web of Scienc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68]</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Casasco et al. 1992</w:t>
            </w:r>
            <w:r w:rsidR="00D504AA">
              <w:t xml:space="preserve"> </w:t>
            </w:r>
            <w:r w:rsidR="001C62C6">
              <w:rPr>
                <w:rFonts w:ascii="Arial" w:hAnsi="Arial" w:cs="Arial"/>
                <w:noProof/>
                <w:lang w:val="en-US"/>
              </w:rPr>
              <w:fldChar w:fldCharType="begin">
                <w:fldData xml:space="preserve">PEVuZE5vdGU+PENpdGU+PEF1dGhvcj5DYXNhc2NvPC9BdXRob3I+PFllYXI+MTk5MjwvWWVhcj48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DYXNhc2NvPC9BdXRob3I+PFllYXI+MTk5MjwvWWVhcj48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69]</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Izumi et al. 1995</w:t>
            </w:r>
            <w:r w:rsidR="00D504AA">
              <w:t xml:space="preserve"> </w:t>
            </w:r>
            <w:r w:rsidR="001C62C6">
              <w:rPr>
                <w:rFonts w:ascii="Arial" w:hAnsi="Arial" w:cs="Arial"/>
                <w:noProof/>
                <w:lang w:val="en-US"/>
              </w:rPr>
              <w:fldChar w:fldCharType="begin">
                <w:fldData xml:space="preserve">PEVuZE5vdGU+PENpdGU+PEF1dGhvcj5JenVtaTwvQXV0aG9yPjxZZWFyPjE5OTU8L1llYXI+PFJl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JenVtaTwvQXV0aG9yPjxZZWFyPjE5OTU8L1llYXI+PFJl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70]</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Wu and Wen 1995</w:t>
            </w:r>
            <w:r w:rsidR="00D504AA">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Wu&lt;/Author&gt;&lt;Year&gt;1995&lt;/Year&gt;&lt;RecNum&gt;143&lt;/RecNum&gt;&lt;DisplayText&gt;[71]&lt;/DisplayText&gt;&lt;record&gt;&lt;rec-number&gt;143&lt;/rec-number&gt;&lt;foreign-keys&gt;&lt;key app="EN" db-id="9f52vvealfv0rhe9adc59wrfef90ws5vd0wp" timestamp="1396177574"&gt;143&lt;/key&gt;&lt;/foreign-keys&gt;&lt;ref-type name="Journal Article"&gt;17&lt;/ref-type&gt;&lt;contributors&gt;&lt;authors&gt;&lt;author&gt;Wu, H.&lt;/author&gt;&lt;author&gt;Wen, L.&lt;/author&gt;&lt;/authors&gt;&lt;/contributors&gt;&lt;auth-address&gt;Wu, H.&lt;/auth-address&gt;&lt;titles&gt;&lt;title&gt;Immunohistochemical study of T and B cells in dental pulp&lt;/title&gt;&lt;secondary-title&gt;Zhonghua kou qiang yi xue za zhi = Zhonghua kouqiang yixue zazhi = Chinese journal of stomatology&lt;/secondary-title&gt;&lt;/titles&gt;&lt;pages&gt;346-348&lt;/pages&gt;&lt;volume&gt;30&lt;/volume&gt;&lt;number&gt;6&lt;/number&gt;&lt;keywords&gt;&lt;keyword&gt;monoclonal antibody&lt;/keyword&gt;&lt;keyword&gt;adolescent&lt;/keyword&gt;&lt;keyword&gt;article&lt;/keyword&gt;&lt;keyword&gt;B lymphocyte&lt;/keyword&gt;&lt;keyword&gt;CD4 CD8 ratio&lt;/keyword&gt;&lt;keyword&gt;child&lt;/keyword&gt;&lt;keyword&gt;human&lt;/keyword&gt;&lt;keyword&gt;immunohistochemistry&lt;/keyword&gt;&lt;keyword&gt;immunology&lt;/keyword&gt;&lt;keyword&gt;pulpitis&lt;/keyword&gt;&lt;keyword&gt;T lymphocyte subpopulation&lt;/keyword&gt;&lt;keyword&gt;tooth pulp&lt;/keyword&gt;&lt;/keywords&gt;&lt;dates&gt;&lt;year&gt;1995&lt;/year&gt;&lt;/dates&gt;&lt;isbn&gt;1002-0098&lt;/isbn&gt;&lt;urls&gt;&lt;related-urls&gt;&lt;url&gt;http://www.embase.com/search/results?subaction=viewrecord&amp;amp;from=export&amp;amp;id=L126264916&lt;/url&gt;&lt;url&gt;http://sfx.metabib.ch:9003/sfx_locator?sid=EMBASE&amp;amp;issn=10020098&amp;amp;id=doi:&amp;amp;atitle=Immunohistochemical+study+of+T+and+B+cells+in+dental+pulp&amp;amp;stitle=Zhonghua+Kou+Qiang+Yi+Xue+Za+Zhi&amp;amp;title=Zhonghua+kou+qiang+yi+xue+za+zhi+%3D+Zhonghua+kouqiang+yixue+zazhi+%3D+Chinese+journal+of+stomatology&amp;amp;volume=30&amp;amp;issue=6&amp;amp;spage=346&amp;amp;epage=348&amp;amp;aulast=Wu&amp;amp;aufirst=H.&amp;amp;auinit=H.&amp;amp;aufull=Wu+H.&amp;amp;coden=&amp;amp;isbn=&amp;amp;pages=346-348&amp;amp;date=1995&amp;amp;auinit1=H&amp;amp;auinitm=&lt;/url&gt;&lt;/related-urls&gt;&lt;/urls&gt;&lt;remote-database-name&gt; EMBAS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71]</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Kobayashi et al. 1996</w:t>
            </w:r>
            <w:r w:rsidR="00D504AA">
              <w:t xml:space="preserve"> </w:t>
            </w:r>
            <w:r w:rsidR="001C62C6">
              <w:rPr>
                <w:rFonts w:ascii="Arial" w:hAnsi="Arial" w:cs="Arial"/>
                <w:noProof/>
                <w:lang w:val="en-US"/>
              </w:rPr>
              <w:fldChar w:fldCharType="begin">
                <w:fldData xml:space="preserve">PEVuZE5vdGU+PENpdGU+PEF1dGhvcj5Lb2JheWFzaGk8L0F1dGhvcj48WWVhcj4xOTk2PC9ZZWFy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Lb2JheWFzaGk8L0F1dGhvcj48WWVhcj4xOTk2PC9ZZWFy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72]</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Marchetti 1996</w:t>
            </w:r>
            <w:r w:rsidR="00D504AA">
              <w:t xml:space="preserve"> </w:t>
            </w:r>
            <w:r w:rsidR="001C62C6">
              <w:rPr>
                <w:rFonts w:ascii="Arial" w:hAnsi="Arial" w:cs="Arial"/>
                <w:noProof/>
                <w:lang w:val="en-US"/>
              </w:rPr>
              <w:fldChar w:fldCharType="begin">
                <w:fldData xml:space="preserve">PEVuZE5vdGU+PENpdGU+PEF1dGhvcj5NYXJjaGV0dGk8L0F1dGhvcj48WWVhcj4xOTk2PC9ZZWFy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xtb2Rp
ZmllZC1kYXRlPiBhbGw8L21vZGlmaWVkLWRhdGU+PC9yZWNvcmQ+PC9DaXRlPjwvRW5kTm90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NYXJjaGV0dGk8L0F1dGhvcj48WWVhcj4xOTk2PC9ZZWFy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xtb2Rp
ZmllZC1kYXRlPiBhbGw8L21vZGlmaWVkLWRhdGU+PC9yZWNvcmQ+PC9DaXRlPjwvRW5kTm90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73]</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Zerosi et al. 1999</w:t>
            </w:r>
            <w:r w:rsidR="00D504AA">
              <w:t xml:space="preserve"> </w:t>
            </w:r>
            <w:r w:rsidR="001C62C6">
              <w:rPr>
                <w:rFonts w:ascii="Arial" w:hAnsi="Arial" w:cs="Arial"/>
                <w:noProof/>
                <w:lang w:val="en-US"/>
              </w:rPr>
              <w:fldChar w:fldCharType="begin"/>
            </w:r>
            <w:r w:rsidR="001C62C6">
              <w:rPr>
                <w:rFonts w:ascii="Arial" w:hAnsi="Arial" w:cs="Arial"/>
                <w:noProof/>
                <w:lang w:val="en-US"/>
              </w:rPr>
              <w:instrText xml:space="preserve"> ADDIN EN.CITE &lt;EndNote&gt;&lt;Cite&gt;&lt;Author&gt;Zerosi&lt;/Author&gt;&lt;Year&gt;1999&lt;/Year&gt;&lt;RecNum&gt;147&lt;/RecNum&gt;&lt;DisplayText&gt;[74]&lt;/DisplayText&gt;&lt;record&gt;&lt;rec-number&gt;147&lt;/rec-number&gt;&lt;foreign-keys&gt;&lt;key app="EN" db-id="9f52vvealfv0rhe9adc59wrfef90ws5vd0wp" timestamp="1396177574"&gt;147&lt;/key&gt;&lt;/foreign-keys&gt;&lt;ref-type name="Journal Article"&gt;17&lt;/ref-type&gt;&lt;contributors&gt;&lt;authors&gt;&lt;author&gt;Zerosi, C.&lt;/author&gt;&lt;author&gt;Giardino, L.&lt;/author&gt;&lt;author&gt;Lafornara, D.&lt;/author&gt;&lt;author&gt;Scarola, V.&lt;/author&gt;&lt;/authors&gt;&lt;/contributors&gt;&lt;auth-address&gt;Zerosi, C., Gruppo di Studio Nuova endodonzia, Universita degli Studi, Pavia.&lt;/auth-address&gt;&lt;titles&gt;&lt;title&gt;Presence of Russel bodies in chronic dental pulp inflammation&lt;/title&gt;&lt;secondary-title&gt;Minerva stomatologica&lt;/secondary-title&gt;&lt;/titles&gt;&lt;periodical&gt;&lt;full-title&gt;Minerva Stomatologica&lt;/full-title&gt;&lt;abbr-1&gt;Minerva Stomatol.&lt;/abbr-1&gt;&lt;abbr-2&gt;Minerva Stomatol&lt;/abbr-2&gt;&lt;/periodical&gt;&lt;pages&gt;307-310&lt;/pages&gt;&lt;volume&gt;48&lt;/volume&gt;&lt;number&gt;7-8&lt;/number&gt;&lt;keywords&gt;&lt;keyword&gt;article&lt;/keyword&gt;&lt;keyword&gt;chronic disease&lt;/keyword&gt;&lt;keyword&gt;human&lt;/keyword&gt;&lt;keyword&gt;pathology&lt;/keyword&gt;&lt;keyword&gt;plasma cell&lt;/keyword&gt;&lt;keyword&gt;pulpitis&lt;/keyword&gt;&lt;/keywords&gt;&lt;dates&gt;&lt;year&gt;1999&lt;/year&gt;&lt;/dates&gt;&lt;isbn&gt;0026-4970&lt;/isbn&gt;&lt;urls&gt;&lt;related-urls&gt;&lt;url&gt;http://www.embase.com/search/results?subaction=viewrecord&amp;amp;from=export&amp;amp;id=L129354331&lt;/url&gt;&lt;url&gt;http://sfx.metabib.ch:9003/sfx_locator?sid=EMBASE&amp;amp;issn=00264970&amp;amp;id=doi:&amp;amp;atitle=Presence+of+Russel+bodies+in+chronic+dental+pulp+inflammation&amp;amp;stitle=Minerva+Stomatol&amp;amp;title=Minerva+stomatologica&amp;amp;volume=48&amp;amp;issue=7-8&amp;amp;spage=307&amp;amp;epage=310&amp;amp;aulast=Zerosi&amp;amp;aufirst=C.&amp;amp;auinit=C.&amp;amp;aufull=Zerosi+C.&amp;amp;coden=&amp;amp;isbn=&amp;amp;pages=307-310&amp;amp;date=1999&amp;amp;auinit1=C&amp;amp;auinitm=&lt;/url&gt;&lt;/related-urls&gt;&lt;/urls&gt;&lt;remote-database-name&gt; EMBASE&lt;/remote-database-name&gt;&lt;modified-date&gt; all&lt;/modified-date&gt;&lt;/record&gt;&lt;/Cite&gt;&lt;/EndNote&gt;</w:instrText>
            </w:r>
            <w:r w:rsidR="001C62C6">
              <w:rPr>
                <w:rFonts w:ascii="Arial" w:hAnsi="Arial" w:cs="Arial"/>
                <w:noProof/>
                <w:lang w:val="en-US"/>
              </w:rPr>
              <w:fldChar w:fldCharType="separate"/>
            </w:r>
            <w:r w:rsidR="001C62C6">
              <w:rPr>
                <w:rFonts w:ascii="Arial" w:hAnsi="Arial" w:cs="Arial"/>
                <w:noProof/>
                <w:lang w:val="en-US"/>
              </w:rPr>
              <w:t>[74]</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Mousavi et al. 2006</w:t>
            </w:r>
            <w:r w:rsidR="00D504AA">
              <w:t xml:space="preserve"> </w:t>
            </w:r>
            <w:r w:rsidR="001C62C6">
              <w:rPr>
                <w:rFonts w:ascii="Arial" w:hAnsi="Arial" w:cs="Arial"/>
                <w:noProof/>
                <w:lang w:val="en-US"/>
              </w:rPr>
              <w:fldChar w:fldCharType="begin">
                <w:fldData xml:space="preserve">PEVuZE5vdGU+PENpdGU+PEF1dGhvcj5Nb3VzYXZpPC9BdXRob3I+PFllYXI+MjAwNjwvWWVhcj48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Nb3VzYXZpPC9BdXRob3I+PFllYXI+MjAwNjwvWWVhcj48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75]</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Pisterna and Siragusa 2007</w:t>
            </w:r>
            <w:r w:rsidR="00D504AA">
              <w:t xml:space="preserve"> </w:t>
            </w:r>
            <w:r w:rsidR="001C62C6">
              <w:rPr>
                <w:rFonts w:ascii="Arial" w:hAnsi="Arial" w:cs="Arial"/>
                <w:noProof/>
                <w:lang w:val="en-US"/>
              </w:rPr>
              <w:fldChar w:fldCharType="begin">
                <w:fldData xml:space="preserve">PEVuZE5vdGU+PENpdGU+PEF1dGhvcj5QaXN0ZXJuYTwvQXV0aG9yPjxZZWFyPjIwMDc8L1llYXI+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QaXN0ZXJuYTwvQXV0aG9yPjxZZWFyPjIwMDc8L1llYXI+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76]</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Manolea et al. 2008</w:t>
            </w:r>
            <w:r w:rsidR="00D504AA">
              <w:t xml:space="preserve"> </w:t>
            </w:r>
            <w:r w:rsidR="001C62C6">
              <w:rPr>
                <w:rFonts w:ascii="Arial" w:hAnsi="Arial" w:cs="Arial"/>
                <w:noProof/>
                <w:lang w:val="en-US"/>
              </w:rPr>
              <w:fldChar w:fldCharType="begin">
                <w:fldData xml:space="preserve">PEVuZE5vdGU+PENpdGU+PEF1dGhvcj5NYW5vbGVhPC9BdXRob3I+PFllYXI+MjAwODwvWWVhcj48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NYW5vbGVhPC9BdXRob3I+PFllYXI+MjAwODwvWWVhcj48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77]</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Rosaline et al. 2009</w:t>
            </w:r>
            <w:r w:rsidR="00D504AA">
              <w:t xml:space="preserve"> </w:t>
            </w:r>
            <w:r w:rsidR="001C62C6">
              <w:rPr>
                <w:rFonts w:ascii="Arial" w:hAnsi="Arial" w:cs="Arial"/>
                <w:noProof/>
                <w:lang w:val="en-US"/>
              </w:rPr>
              <w:fldChar w:fldCharType="begin">
                <w:fldData xml:space="preserve">PEVuZE5vdGU+PENpdGU+PEF1dGhvcj5Sb3NhbGluZTwvQXV0aG9yPjxZZWFyPjIwMDk8L1llYXI+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=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Sb3NhbGluZTwvQXV0aG9yPjxZZWFyPjIwMDk8L1llYXI+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=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78]</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Bruno et al. 2010</w:t>
            </w:r>
            <w:r w:rsidR="00D504AA">
              <w:t xml:space="preserve"> </w:t>
            </w:r>
            <w:r w:rsidR="001C62C6">
              <w:rPr>
                <w:rFonts w:ascii="Arial" w:hAnsi="Arial" w:cs="Arial"/>
                <w:noProof/>
                <w:lang w:val="en-US"/>
              </w:rPr>
              <w:fldChar w:fldCharType="begin">
                <w:fldData xml:space="preserve">PEVuZE5vdGU+PENpdGU+PEF1dGhvcj5CcnVubzwvQXV0aG9yPjxZZWFyPjIwMTA8L1llYXI+PFJl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==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CcnVubzwvQXV0aG9yPjxZZWFyPjIwMTA8L1llYXI+PFJl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==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79]</w:t>
            </w:r>
            <w:r w:rsidR="001C62C6">
              <w:rPr>
                <w:rFonts w:ascii="Arial" w:hAnsi="Arial" w:cs="Arial"/>
                <w:noProof/>
                <w:lang w:val="en-US"/>
              </w:rPr>
              <w:fldChar w:fldCharType="end"/>
            </w:r>
            <w:r>
              <w:rPr>
                <w:rFonts w:ascii="Arial" w:hAnsi="Arial" w:cs="Arial"/>
                <w:lang w:val="en-US"/>
              </w:rPr>
              <w:t xml:space="preserve">, </w:t>
            </w:r>
            <w:r>
              <w:rPr>
                <w:rFonts w:ascii="Arial" w:hAnsi="Arial" w:cs="Arial"/>
                <w:noProof/>
                <w:lang w:val="en-US"/>
              </w:rPr>
              <w:t>Marigo et al. 2010</w:t>
            </w:r>
            <w:r w:rsidR="00D504AA">
              <w:t xml:space="preserve"> </w:t>
            </w:r>
            <w:r w:rsidR="001C62C6">
              <w:rPr>
                <w:rFonts w:ascii="Arial" w:hAnsi="Arial" w:cs="Arial"/>
                <w:noProof/>
                <w:lang w:val="en-US"/>
              </w:rPr>
              <w:fldChar w:fldCharType="begin">
                <w:fldData xml:space="preserve">PEVuZE5vdGU+PENpdGU+PEF1dGhvcj5NYXJpZ288L0F1dGhvcj48WWVhcj4yMDEwPC9ZZWFyPjxS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xtb2RpZmllZC1kYXRlPiBhbGw8L21vZGlmaWVkLWRhdGU+PC9yZWNvcmQ+
PC9DaXRlPjwvRW5kTm90ZT5=
</w:fldData>
              </w:fldChar>
            </w:r>
            <w:r w:rsidR="001C62C6">
              <w:rPr>
                <w:rFonts w:ascii="Arial" w:hAnsi="Arial" w:cs="Arial"/>
                <w:noProof/>
                <w:lang w:val="en-US"/>
              </w:rPr>
              <w:instrText xml:space="preserve"> ADDIN EN.CITE </w:instrText>
            </w:r>
            <w:r w:rsidR="001C62C6">
              <w:rPr>
                <w:rFonts w:ascii="Arial" w:hAnsi="Arial" w:cs="Arial"/>
                <w:noProof/>
                <w:lang w:val="en-US"/>
              </w:rPr>
              <w:fldChar w:fldCharType="begin">
                <w:fldData xml:space="preserve">PEVuZE5vdGU+PENpdGU+PEF1dGhvcj5NYXJpZ288L0F1dGhvcj48WWVhcj4yMDEwPC9ZZWFyPjxS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xtb2RpZmllZC1kYXRlPiBhbGw8L21vZGlmaWVkLWRhdGU+PC9yZWNvcmQ+
PC9DaXRlPjwvRW5kTm90ZT5=
</w:fldData>
              </w:fldChar>
            </w:r>
            <w:r w:rsidR="001C62C6">
              <w:rPr>
                <w:rFonts w:ascii="Arial" w:hAnsi="Arial" w:cs="Arial"/>
                <w:noProof/>
                <w:lang w:val="en-US"/>
              </w:rPr>
              <w:instrText xml:space="preserve"> ADDIN EN.CITE.DATA </w:instrText>
            </w:r>
            <w:r w:rsidR="001C62C6">
              <w:rPr>
                <w:rFonts w:ascii="Arial" w:hAnsi="Arial" w:cs="Arial"/>
                <w:noProof/>
                <w:lang w:val="en-US"/>
              </w:rPr>
            </w:r>
            <w:r w:rsidR="001C62C6">
              <w:rPr>
                <w:rFonts w:ascii="Arial" w:hAnsi="Arial" w:cs="Arial"/>
                <w:noProof/>
                <w:lang w:val="en-US"/>
              </w:rPr>
              <w:fldChar w:fldCharType="end"/>
            </w:r>
            <w:r w:rsidR="001C62C6">
              <w:rPr>
                <w:rFonts w:ascii="Arial" w:hAnsi="Arial" w:cs="Arial"/>
                <w:noProof/>
                <w:lang w:val="en-US"/>
              </w:rPr>
            </w:r>
            <w:r w:rsidR="001C62C6">
              <w:rPr>
                <w:rFonts w:ascii="Arial" w:hAnsi="Arial" w:cs="Arial"/>
                <w:noProof/>
                <w:lang w:val="en-US"/>
              </w:rPr>
              <w:fldChar w:fldCharType="separate"/>
            </w:r>
            <w:r w:rsidR="001C62C6">
              <w:rPr>
                <w:rFonts w:ascii="Arial" w:hAnsi="Arial" w:cs="Arial"/>
                <w:noProof/>
                <w:lang w:val="en-US"/>
              </w:rPr>
              <w:t>[80]</w:t>
            </w:r>
            <w:r w:rsidR="001C62C6">
              <w:rPr>
                <w:rFonts w:ascii="Arial" w:hAnsi="Arial" w:cs="Arial"/>
                <w:noProof/>
                <w:lang w:val="en-US"/>
              </w:rPr>
              <w:fldChar w:fldCharType="end"/>
            </w:r>
          </w:p>
          <w:p w14:paraId="483D87F4" w14:textId="77777777" w:rsidR="00222631" w:rsidRPr="00786914" w:rsidRDefault="00222631" w:rsidP="00642AA2">
            <w:pPr>
              <w:pStyle w:val="EndNoteBibliography"/>
              <w:spacing w:line="276" w:lineRule="auto"/>
              <w:ind w:left="720" w:hanging="720"/>
              <w:rPr>
                <w:rFonts w:ascii="Arial" w:hAnsi="Arial" w:cs="Arial"/>
                <w:sz w:val="6"/>
                <w:szCs w:val="6"/>
                <w:lang w:val="en-US"/>
              </w:rPr>
            </w:pPr>
          </w:p>
        </w:tc>
      </w:tr>
      <w:tr w:rsidR="00222631" w:rsidRPr="00A93047" w14:paraId="1BF130AD" w14:textId="77777777" w:rsidTr="00AC29A5">
        <w:tc>
          <w:tcPr>
            <w:tcW w:w="9282" w:type="dxa"/>
            <w:tcBorders>
              <w:top w:val="nil"/>
              <w:bottom w:val="nil"/>
            </w:tcBorders>
            <w:shd w:val="clear" w:color="auto" w:fill="auto"/>
          </w:tcPr>
          <w:p w14:paraId="31EAE8C9" w14:textId="77777777" w:rsidR="00222631" w:rsidRPr="00786914" w:rsidRDefault="00222631" w:rsidP="00642AA2">
            <w:pPr>
              <w:pStyle w:val="EndNoteBibliography"/>
              <w:spacing w:line="276" w:lineRule="auto"/>
              <w:ind w:left="720" w:hanging="720"/>
              <w:rPr>
                <w:rFonts w:ascii="Arial" w:hAnsi="Arial" w:cs="Arial"/>
                <w:sz w:val="6"/>
                <w:szCs w:val="6"/>
                <w:lang w:val="en-US"/>
              </w:rPr>
            </w:pPr>
          </w:p>
        </w:tc>
      </w:tr>
      <w:tr w:rsidR="00222631" w:rsidRPr="00A93047" w14:paraId="07DD8D3B" w14:textId="77777777" w:rsidTr="00AC29A5">
        <w:tc>
          <w:tcPr>
            <w:tcW w:w="9282" w:type="dxa"/>
            <w:tcBorders>
              <w:top w:val="nil"/>
            </w:tcBorders>
            <w:shd w:val="clear" w:color="auto" w:fill="auto"/>
          </w:tcPr>
          <w:p w14:paraId="0EE52588" w14:textId="77777777" w:rsidR="00222631" w:rsidRPr="00786914" w:rsidRDefault="00222631" w:rsidP="00642AA2">
            <w:pPr>
              <w:rPr>
                <w:rFonts w:ascii="Arial" w:hAnsi="Arial" w:cs="Arial"/>
                <w:sz w:val="16"/>
                <w:szCs w:val="16"/>
                <w:lang w:val="en-US"/>
              </w:rPr>
            </w:pPr>
          </w:p>
        </w:tc>
      </w:tr>
      <w:tr w:rsidR="00222631" w:rsidRPr="00A93047" w14:paraId="13DEFC5F" w14:textId="77777777" w:rsidTr="00AC29A5">
        <w:tc>
          <w:tcPr>
            <w:tcW w:w="9282" w:type="dxa"/>
            <w:tcBorders>
              <w:bottom w:val="single" w:sz="4" w:space="0" w:color="auto"/>
            </w:tcBorders>
            <w:shd w:val="clear" w:color="auto" w:fill="auto"/>
          </w:tcPr>
          <w:p w14:paraId="597FB419" w14:textId="77777777" w:rsidR="00222631" w:rsidRPr="00386CBB" w:rsidRDefault="00222631" w:rsidP="00642AA2">
            <w:pPr>
              <w:rPr>
                <w:rFonts w:ascii="Arial" w:hAnsi="Arial" w:cs="Arial"/>
                <w:i/>
                <w:sz w:val="6"/>
                <w:szCs w:val="6"/>
                <w:lang w:val="en-US"/>
              </w:rPr>
            </w:pPr>
          </w:p>
          <w:p w14:paraId="132D0E9B" w14:textId="77777777" w:rsidR="00222631" w:rsidRPr="00386CBB" w:rsidRDefault="00222631" w:rsidP="00642AA2">
            <w:pPr>
              <w:rPr>
                <w:rFonts w:ascii="Arial" w:hAnsi="Arial" w:cs="Arial"/>
                <w:i/>
                <w:lang w:val="en-US"/>
              </w:rPr>
            </w:pPr>
            <w:r w:rsidRPr="00386CBB">
              <w:rPr>
                <w:rFonts w:ascii="Arial" w:hAnsi="Arial" w:cs="Arial"/>
                <w:i/>
                <w:lang w:val="en-US"/>
              </w:rPr>
              <w:lastRenderedPageBreak/>
              <w:t>Review articles, editorials, comments, abstract only or case reports:</w:t>
            </w:r>
          </w:p>
          <w:p w14:paraId="42961CE3" w14:textId="77777777" w:rsidR="00222631" w:rsidRPr="00386CBB" w:rsidRDefault="00222631" w:rsidP="00642AA2">
            <w:pPr>
              <w:rPr>
                <w:rFonts w:ascii="Arial" w:hAnsi="Arial" w:cs="Arial"/>
                <w:i/>
                <w:sz w:val="6"/>
                <w:szCs w:val="6"/>
                <w:lang w:val="en-US"/>
              </w:rPr>
            </w:pPr>
          </w:p>
        </w:tc>
      </w:tr>
      <w:tr w:rsidR="00222631" w:rsidRPr="00C74C3A" w14:paraId="6DB91D56" w14:textId="77777777" w:rsidTr="00AC29A5">
        <w:tc>
          <w:tcPr>
            <w:tcW w:w="9282" w:type="dxa"/>
            <w:tcBorders>
              <w:top w:val="nil"/>
              <w:bottom w:val="nil"/>
            </w:tcBorders>
            <w:shd w:val="clear" w:color="auto" w:fill="auto"/>
          </w:tcPr>
          <w:p w14:paraId="6C847C0F" w14:textId="77777777" w:rsidR="00222631" w:rsidRPr="00386CBB" w:rsidRDefault="00222631" w:rsidP="00642AA2">
            <w:pPr>
              <w:pStyle w:val="EndNoteBibliography"/>
              <w:spacing w:line="276" w:lineRule="auto"/>
              <w:ind w:left="720" w:hanging="720"/>
              <w:rPr>
                <w:rFonts w:ascii="Arial" w:hAnsi="Arial" w:cs="Arial"/>
                <w:sz w:val="6"/>
                <w:szCs w:val="6"/>
                <w:lang w:val="en-US"/>
              </w:rPr>
            </w:pPr>
          </w:p>
          <w:p w14:paraId="31984A74" w14:textId="56EECF0A" w:rsidR="00222631" w:rsidRPr="004E40A9" w:rsidRDefault="00222631" w:rsidP="00642AA2">
            <w:pPr>
              <w:pStyle w:val="EndNoteBibliography"/>
              <w:spacing w:line="276" w:lineRule="auto"/>
              <w:ind w:left="720" w:hanging="720"/>
              <w:rPr>
                <w:rFonts w:ascii="Arial" w:hAnsi="Arial" w:cs="Arial"/>
                <w:szCs w:val="24"/>
                <w:lang w:val="en-US"/>
              </w:rPr>
            </w:pPr>
            <w:r w:rsidRPr="00CF6B4E">
              <w:rPr>
                <w:rFonts w:ascii="Arial" w:hAnsi="Arial" w:cs="Arial"/>
                <w:noProof/>
                <w:szCs w:val="24"/>
                <w:lang w:val="en-US"/>
              </w:rPr>
              <w:t xml:space="preserve"> </w:t>
            </w:r>
            <w:r>
              <w:rPr>
                <w:rFonts w:ascii="Arial" w:hAnsi="Arial" w:cs="Arial"/>
                <w:noProof/>
                <w:szCs w:val="24"/>
                <w:lang w:val="en-US"/>
              </w:rPr>
              <w:t>Ahlberg 1978</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Ahlberg&lt;/Author&gt;&lt;Year&gt;1978&lt;/Year&gt;&lt;RecNum&gt;5&lt;/RecNum&gt;&lt;DisplayText&gt;[81]&lt;/DisplayText&gt;&lt;record&gt;&lt;rec-number&gt;5&lt;/rec-number&gt;&lt;foreign-keys&gt;&lt;key app="EN" db-id="9f52vvealfv0rhe9adc59wrfef90ws5vd0wp" timestamp="1396177572"&gt;5&lt;/key&gt;&lt;/foreign-keys&gt;&lt;ref-type name="Journal Article"&gt;17&lt;/ref-type&gt;&lt;contributors&gt;&lt;authors&gt;&lt;author&gt;Ahlberg, K. F.&lt;/author&gt;&lt;/authors&gt;&lt;/contributors&gt;&lt;titles&gt;&lt;title&gt;Functional studies on experimentally induced inflammations of the dental pulp&lt;/title&gt;&lt;secondary-title&gt;Funktionella studier av experimentellt framkallade pulpainflammationer.&lt;/secondary-title&gt;&lt;/titles&gt;&lt;pages&gt;837-838&lt;/pages&gt;&lt;volume&gt;70&lt;/volume&gt;&lt;number&gt;13-14&lt;/number&gt;&lt;keywords&gt;&lt;keyword&gt;prostaglandin&lt;/keyword&gt;&lt;keyword&gt;animal&lt;/keyword&gt;&lt;keyword&gt;article&lt;/keyword&gt;&lt;keyword&gt;cat&lt;/keyword&gt;&lt;keyword&gt;dentin&lt;/keyword&gt;&lt;keyword&gt;pathology&lt;/keyword&gt;&lt;keyword&gt;physiology&lt;/keyword&gt;&lt;keyword&gt;pulpitis&lt;/keyword&gt;&lt;keyword&gt;tooth pain&lt;/keyword&gt;&lt;keyword&gt;tooth pulp&lt;/keyword&gt;&lt;keyword&gt;Cats&lt;/keyword&gt;&lt;keyword&gt;Dental Pulp&lt;/keyword&gt;&lt;keyword&gt;Prostaglandins&lt;/keyword&gt;&lt;keyword&gt;Toothache&lt;/keyword&gt;&lt;/keywords&gt;&lt;dates&gt;&lt;year&gt;1978&lt;/year&gt;&lt;pub-dates&gt;&lt;date&gt;//&lt;/date&gt;&lt;/pub-dates&gt;&lt;/dates&gt;&lt;isbn&gt;00396982 (ISSN)&lt;/isbn&gt;&lt;urls&gt;&lt;related-urls&gt;&lt;url&gt;http://www.scopus.com/inward/record.url?eid=2-s2.0-0017995120&amp;amp;partnerID=40&amp;amp;md5=33300100091ffd7fcc7f86269ff0464c&lt;/url&gt;&lt;/related-urls&gt;&lt;/urls&gt;&lt;remote-database-name&gt; Scopus&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81]</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Zelante et al. 1980</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Zelante&lt;/Author&gt;&lt;Year&gt;1980&lt;/Year&gt;&lt;RecNum&gt;146&lt;/RecNum&gt;&lt;DisplayText&gt;[82]&lt;/DisplayText&gt;&lt;record&gt;&lt;rec-number&gt;146&lt;/rec-number&gt;&lt;foreign-keys&gt;&lt;key app="EN" db-id="9f52vvealfv0rhe9adc59wrfef90ws5vd0wp" timestamp="1396177574"&gt;146&lt;/key&gt;&lt;/foreign-keys&gt;&lt;ref-type name="Journal Article"&gt;17&lt;/ref-type&gt;&lt;contributors&gt;&lt;authors&gt;&lt;author&gt;Zelante, F.&lt;/author&gt;&lt;author&gt;Simões, W.&lt;/author&gt;&lt;author&gt;Monson, C. A.&lt;/author&gt;&lt;/authors&gt;&lt;/contributors&gt;&lt;titles&gt;&lt;title&gt;Participation of immunologic responses in evaluation of pulp and periapical inflammation&lt;/title&gt;&lt;secondary-title&gt;Participação das manifestações imunitárias na evolução da inflamação pulpar e periapical.&lt;/secondary-title&gt;&lt;/titles&gt;&lt;pages&gt;420-425&lt;/pages&gt;&lt;volume&gt;34&lt;/volume&gt;&lt;number&gt;5&lt;/number&gt;&lt;keywords&gt;&lt;keyword&gt;anaphylaxis&lt;/keyword&gt;&lt;keyword&gt;Arthus phenomenon&lt;/keyword&gt;&lt;keyword&gt;cellular immunity&lt;/keyword&gt;&lt;keyword&gt;human&lt;/keyword&gt;&lt;keyword&gt;immunology&lt;/keyword&gt;&lt;keyword&gt;periodontium&lt;/keyword&gt;&lt;keyword&gt;pulpitis&lt;/keyword&gt;&lt;keyword&gt;review&lt;/keyword&gt;&lt;keyword&gt;tooth periapical disease&lt;/keyword&gt;&lt;keyword&gt;tooth pulp&lt;/keyword&gt;&lt;keyword&gt;Arthus Reaction&lt;/keyword&gt;&lt;keyword&gt;Dental Pulp&lt;/keyword&gt;&lt;keyword&gt;English Abstract&lt;/keyword&gt;&lt;keyword&gt;Immunity, Cellular&lt;/keyword&gt;&lt;keyword&gt;Periapical Periodontitis&lt;/keyword&gt;&lt;keyword&gt;Periapical Tissue&lt;/keyword&gt;&lt;/keywords&gt;&lt;dates&gt;&lt;year&gt;1980&lt;/year&gt;&lt;pub-dates&gt;&lt;date&gt;//&lt;/date&gt;&lt;/pub-dates&gt;&lt;/dates&gt;&lt;isbn&gt;00045276 (ISSN)&lt;/isbn&gt;&lt;urls&gt;&lt;related-urls&gt;&lt;url&gt;http://www.scopus.com/inward/record.url?eid=2-s2.0-0019062173&amp;amp;partnerID=40&amp;amp;md5=8bf0521761960be71944c070dcc96a95&lt;/url&gt;&lt;/related-urls&gt;&lt;/urls&gt;&lt;remote-database-name&gt; Scopus&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82]</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D'Souza and Lachman 1989</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D&amp;apos;Souza&lt;/Author&gt;&lt;Year&gt;1989&lt;/Year&gt;&lt;RecNum&gt;28&lt;/RecNum&gt;&lt;DisplayText&gt;[83]&lt;/DisplayText&gt;&lt;record&gt;&lt;rec-number&gt;28&lt;/rec-number&gt;&lt;foreign-keys&gt;&lt;key app="EN" db-id="9f52vvealfv0rhe9adc59wrfef90ws5vd0wp" timestamp="1396177573"&gt;28&lt;/key&gt;&lt;/foreign-keys&gt;&lt;ref-type name="Journal Article"&gt;17&lt;/ref-type&gt;&lt;contributors&gt;&lt;authors&gt;&lt;author&gt;D&amp;apos;Souza, R.&lt;/author&gt;&lt;author&gt;Lachman, L. B.&lt;/author&gt;&lt;/authors&gt;&lt;/contributors&gt;&lt;titles&gt;&lt;title&gt;Levels of Interleukins 1 and 2 in Inflamed Human Pulps&lt;/title&gt;&lt;secondary-title&gt;Journal of Dental Research&lt;/secondary-title&gt;&lt;/titles&gt;&lt;periodical&gt;&lt;full-title&gt;Journal of Dental Research&lt;/full-title&gt;&lt;abbr-1&gt;J. Dent. Res.&lt;/abbr-1&gt;&lt;abbr-2&gt;J Dent Res&lt;/abbr-2&gt;&lt;/periodical&gt;&lt;pages&gt;201&lt;/pages&gt;&lt;volume&gt;68&lt;/volume&gt;&lt;number&gt;SPEC. ISSUE&lt;/number&gt;&lt;dates&gt;&lt;year&gt;1989&lt;/year&gt;&lt;/dates&gt;&lt;isbn&gt;0022-0345&lt;/isbn&gt;&lt;accession-num&gt;BIOSIS:PREV198936115012&lt;/accession-num&gt;&lt;urls&gt;&lt;/urls&gt;&lt;remote-database-name&gt; Biosis&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83]</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Jackson et al. 1992</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Jackson&lt;/Author&gt;&lt;Year&gt;1992&lt;/Year&gt;&lt;RecNum&gt;61&lt;/RecNum&gt;&lt;DisplayText&gt;[84]&lt;/DisplayText&gt;&lt;record&gt;&lt;rec-number&gt;61&lt;/rec-number&gt;&lt;foreign-keys&gt;&lt;key app="EN" db-id="9f52vvealfv0rhe9adc59wrfef90ws5vd0wp" timestamp="1396177573"&gt;61&lt;/key&gt;&lt;/foreign-keys&gt;&lt;ref-type name="Journal Article"&gt;17&lt;/ref-type&gt;&lt;contributors&gt;&lt;authors&gt;&lt;author&gt;Jackson, D.&lt;/author&gt;&lt;author&gt;Garry, M.&lt;/author&gt;&lt;author&gt;Engelstad, M.&lt;/author&gt;&lt;author&gt;Geier, H.&lt;/author&gt;&lt;author&gt;Hargreaves, K.&lt;/author&gt;&lt;/authors&gt;&lt;/contributors&gt;&lt;titles&gt;&lt;title&gt;Evaluation of iCGRP secretion from dental pulp in response to inflammatory mediators&lt;/title&gt;&lt;secondary-title&gt;Society for Neuroscience Abstracts&lt;/secondary-title&gt;&lt;/titles&gt;&lt;pages&gt;689&lt;/pages&gt;&lt;volume&gt;18&lt;/volume&gt;&lt;number&gt;1-2&lt;/number&gt;&lt;dates&gt;&lt;year&gt;1992&lt;/year&gt;&lt;/dates&gt;&lt;isbn&gt;0190-5295&lt;/isbn&gt;&lt;accession-num&gt;BIOSIS:PREV199344059850&lt;/accession-num&gt;&lt;urls&gt;&lt;/urls&gt;&lt;remote-database-name&gt; Biosis&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84]</w:t>
            </w:r>
            <w:r w:rsidR="001C62C6">
              <w:rPr>
                <w:rFonts w:ascii="Arial" w:hAnsi="Arial" w:cs="Arial"/>
                <w:noProof/>
                <w:szCs w:val="24"/>
                <w:lang w:val="en-US"/>
              </w:rPr>
              <w:fldChar w:fldCharType="end"/>
            </w:r>
            <w:r w:rsidRPr="00CF6B4E">
              <w:rPr>
                <w:rFonts w:ascii="Arial" w:hAnsi="Arial" w:cs="Arial"/>
                <w:szCs w:val="24"/>
                <w:lang w:val="en-US"/>
              </w:rPr>
              <w:t xml:space="preserve">, </w:t>
            </w:r>
            <w:r w:rsidRPr="00CF6B4E">
              <w:rPr>
                <w:rFonts w:ascii="Arial" w:hAnsi="Arial" w:cs="Arial"/>
                <w:noProof/>
                <w:szCs w:val="24"/>
                <w:lang w:val="en-US"/>
              </w:rPr>
              <w:t>R</w:t>
            </w:r>
            <w:r>
              <w:rPr>
                <w:rFonts w:ascii="Arial" w:hAnsi="Arial" w:cs="Arial"/>
                <w:noProof/>
                <w:szCs w:val="24"/>
                <w:lang w:val="en-US"/>
              </w:rPr>
              <w:t>auschenberger and Cootauco 1993</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Rauschenberger&lt;/Author&gt;&lt;Year&gt;1993&lt;/Year&gt;&lt;RecNum&gt;114&lt;/RecNum&gt;&lt;DisplayText&gt;[85]&lt;/DisplayText&gt;&lt;record&gt;&lt;rec-number&gt;114&lt;/rec-number&gt;&lt;foreign-keys&gt;&lt;key app="EN" db-id="9f52vvealfv0rhe9adc59wrfef90ws5vd0wp" timestamp="1396177573"&gt;114&lt;/key&gt;&lt;/foreign-keys&gt;&lt;ref-type name="Journal Article"&gt;17&lt;/ref-type&gt;&lt;contributors&gt;&lt;authors&gt;&lt;author&gt;Rauschenberger, R. A.&lt;/author&gt;&lt;author&gt;Cootauco, C.&lt;/author&gt;&lt;/authors&gt;&lt;/contributors&gt;&lt;titles&gt;&lt;title&gt;The immunocytochemical distribution of IL-2R in healthy and inflamed dental pulp&lt;/title&gt;&lt;secondary-title&gt;Journal of Dental Research&lt;/secondary-title&gt;&lt;/titles&gt;&lt;periodical&gt;&lt;full-title&gt;Journal of Dental Research&lt;/full-title&gt;&lt;abbr-1&gt;J. Dent. Res.&lt;/abbr-1&gt;&lt;abbr-2&gt;J Dent Res&lt;/abbr-2&gt;&lt;/periodical&gt;&lt;pages&gt;212&lt;/pages&gt;&lt;volume&gt;72&lt;/volume&gt;&lt;number&gt;ABSTR. SPEC. ISSUE&lt;/number&gt;&lt;dates&gt;&lt;year&gt;1993&lt;/year&gt;&lt;/dates&gt;&lt;isbn&gt;0022-0345&lt;/isbn&gt;&lt;accession-num&gt;BIOSIS:PREV199344098146&lt;/accession-num&gt;&lt;urls&gt;&lt;/urls&gt;&lt;remote-database-name&gt; Biosis&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85]</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Goodis et al. 1994</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Goodis&lt;/Author&gt;&lt;Year&gt;1994&lt;/Year&gt;&lt;RecNum&gt;44&lt;/RecNum&gt;&lt;DisplayText&gt;[86]&lt;/DisplayText&gt;&lt;record&gt;&lt;rec-number&gt;44&lt;/rec-number&gt;&lt;foreign-keys&gt;&lt;key app="EN" db-id="9f52vvealfv0rhe9adc59wrfef90ws5vd0wp" timestamp="1396177573"&gt;44&lt;/key&gt;&lt;/foreign-keys&gt;&lt;ref-type name="Journal Article"&gt;17&lt;/ref-type&gt;&lt;contributors&gt;&lt;authors&gt;&lt;author&gt;Goodis, H. E.&lt;/author&gt;&lt;author&gt;White, J. M.&lt;/author&gt;&lt;author&gt;Gerzina, T. M.&lt;/author&gt;&lt;author&gt;Hume, W. R.&lt;/author&gt;&lt;/authors&gt;&lt;/contributors&gt;&lt;titles&gt;&lt;title&gt;IDENTIFICATION OF PULPAL INFLAMMATORY MEDIATORS USING HPLC&lt;/title&gt;&lt;secondary-title&gt;Journal of Dental Research&lt;/secondary-title&gt;&lt;/titles&gt;&lt;periodical&gt;&lt;full-title&gt;Journal of Dental Research&lt;/full-title&gt;&lt;abbr-1&gt;J. Dent. Res.&lt;/abbr-1&gt;&lt;abbr-2&gt;J Dent Res&lt;/abbr-2&gt;&lt;/periodical&gt;&lt;pages&gt;214-214&lt;/pages&gt;&lt;volume&gt;73&lt;/volume&gt;&lt;dates&gt;&lt;year&gt;1994&lt;/year&gt;&lt;/dates&gt;&lt;isbn&gt;0022-0345&lt;/isbn&gt;&lt;accession-num&gt;WOS:A1994MT32500903&lt;/accession-num&gt;&lt;urls&gt;&lt;related-urls&gt;&lt;url&gt;&amp;lt;Go to ISI&amp;gt;://WOS:A1994MT32500903&lt;/url&gt;&lt;/related-urls&gt;&lt;/urls&gt;&lt;remote-database-name&gt; Web of Science&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86]</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Matsuo et al. 1994</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Matsuo&lt;/Author&gt;&lt;Year&gt;1994&lt;/Year&gt;&lt;RecNum&gt;87&lt;/RecNum&gt;&lt;DisplayText&gt;[87]&lt;/DisplayText&gt;&lt;record&gt;&lt;rec-number&gt;87&lt;/rec-number&gt;&lt;foreign-keys&gt;&lt;key app="EN" db-id="9f52vvealfv0rhe9adc59wrfef90ws5vd0wp" timestamp="1396177573"&gt;87&lt;/key&gt;&lt;/foreign-keys&gt;&lt;ref-type name="Journal Article"&gt;17&lt;/ref-type&gt;&lt;contributors&gt;&lt;authors&gt;&lt;author&gt;Matsuo, T.&lt;/author&gt;&lt;author&gt;Nakanishi, T.&lt;/author&gt;&lt;author&gt;Ebisu, S.&lt;/author&gt;&lt;/authors&gt;&lt;/contributors&gt;&lt;titles&gt;&lt;title&gt;IMMUNOGLOBULINS AND INFLAMMATORY FACTORS IN HUMAN PULPAL BLOOD&lt;/title&gt;&lt;secondary-title&gt;Journal of Dental Research&lt;/secondary-title&gt;&lt;/titles&gt;&lt;periodical&gt;&lt;full-title&gt;Journal of Dental Research&lt;/full-title&gt;&lt;abbr-1&gt;J. Dent. Res.&lt;/abbr-1&gt;&lt;abbr-2&gt;J Dent Res&lt;/abbr-2&gt;&lt;/periodical&gt;&lt;pages&gt;214-214&lt;/pages&gt;&lt;volume&gt;73&lt;/volume&gt;&lt;dates&gt;&lt;year&gt;1994&lt;/year&gt;&lt;/dates&gt;&lt;isbn&gt;0022-0345&lt;/isbn&gt;&lt;accession-num&gt;WOS:A1994MT32500898&lt;/accession-num&gt;&lt;urls&gt;&lt;related-urls&gt;&lt;url&gt;&amp;lt;Go to ISI&amp;gt;://WOS:A1994MT32500898&lt;/url&gt;&lt;/related-urls&gt;&lt;/urls&gt;&lt;remote-database-name&gt; Web of Science&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87]</w:t>
            </w:r>
            <w:r w:rsidR="001C62C6">
              <w:rPr>
                <w:rFonts w:ascii="Arial" w:hAnsi="Arial" w:cs="Arial"/>
                <w:noProof/>
                <w:szCs w:val="24"/>
                <w:lang w:val="en-US"/>
              </w:rPr>
              <w:fldChar w:fldCharType="end"/>
            </w:r>
            <w:r w:rsidRPr="00CF6B4E">
              <w:rPr>
                <w:rFonts w:ascii="Arial" w:hAnsi="Arial" w:cs="Arial"/>
                <w:szCs w:val="24"/>
                <w:lang w:val="en-US"/>
              </w:rPr>
              <w:t xml:space="preserve">, </w:t>
            </w:r>
            <w:r w:rsidRPr="00CF6B4E">
              <w:rPr>
                <w:rFonts w:ascii="Arial" w:hAnsi="Arial" w:cs="Arial"/>
                <w:noProof/>
                <w:szCs w:val="24"/>
                <w:lang w:val="en-US"/>
              </w:rPr>
              <w:t>R</w:t>
            </w:r>
            <w:r>
              <w:rPr>
                <w:rFonts w:ascii="Arial" w:hAnsi="Arial" w:cs="Arial"/>
                <w:noProof/>
                <w:szCs w:val="24"/>
                <w:lang w:val="en-US"/>
              </w:rPr>
              <w:t xml:space="preserve">auschenberger, </w:t>
            </w:r>
            <w:r w:rsidRPr="00C04055">
              <w:rPr>
                <w:rFonts w:ascii="Arial" w:hAnsi="Arial" w:cs="Arial"/>
                <w:noProof/>
                <w:szCs w:val="24"/>
              </w:rPr>
              <w:t>Cootauco</w:t>
            </w:r>
            <w:r>
              <w:rPr>
                <w:rFonts w:ascii="Arial" w:hAnsi="Arial" w:cs="Arial"/>
                <w:noProof/>
                <w:szCs w:val="24"/>
                <w:lang w:val="en-US"/>
              </w:rPr>
              <w:t xml:space="preserve"> et al. 1994</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Rauschenberger&lt;/Author&gt;&lt;Year&gt;1994&lt;/Year&gt;&lt;RecNum&gt;110&lt;/RecNum&gt;&lt;DisplayText&gt;[88]&lt;/DisplayText&gt;&lt;record&gt;&lt;rec-number&gt;110&lt;/rec-number&gt;&lt;foreign-keys&gt;&lt;key app="EN" db-id="9f52vvealfv0rhe9adc59wrfef90ws5vd0wp" timestamp="1396177573"&gt;110&lt;/key&gt;&lt;/foreign-keys&gt;&lt;ref-type name="Journal Article"&gt;17&lt;/ref-type&gt;&lt;contributors&gt;&lt;authors&gt;&lt;author&gt;Rauschenberger, C.&lt;/author&gt;&lt;author&gt;Cootauco, C.&lt;/author&gt;&lt;author&gt;Bailey, J.&lt;/author&gt;&lt;/authors&gt;&lt;/contributors&gt;&lt;titles&gt;&lt;title&gt;INTERLEUKIN-2 RECEPTOR (SIL-2R) IN HEALTHY AND INFLAMED DENTAL PULPS&lt;/title&gt;&lt;secondary-title&gt;Journal of Dental Research&lt;/secondary-title&gt;&lt;/titles&gt;&lt;periodical&gt;&lt;full-title&gt;Journal of Dental Research&lt;/full-title&gt;&lt;abbr-1&gt;J. Dent. Res.&lt;/abbr-1&gt;&lt;abbr-2&gt;J Dent Res&lt;/abbr-2&gt;&lt;/periodical&gt;&lt;pages&gt;120-120&lt;/pages&gt;&lt;volume&gt;73&lt;/volume&gt;&lt;dates&gt;&lt;year&gt;1994&lt;/year&gt;&lt;/dates&gt;&lt;isbn&gt;0022-0345&lt;/isbn&gt;&lt;accession-num&gt;WOS:A1994MT32500151&lt;/accession-num&gt;&lt;urls&gt;&lt;related-urls&gt;&lt;url&gt;&amp;lt;Go to ISI&amp;gt;://WOS:A1994MT32500151&lt;/url&gt;&lt;/related-urls&gt;&lt;/urls&gt;&lt;remote-database-name&gt; Web of Science&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88]</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Taniishii et al. 1994</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Taniishii&lt;/Author&gt;&lt;Year&gt;1994&lt;/Year&gt;&lt;RecNum&gt;132&lt;/RecNum&gt;&lt;DisplayText&gt;[89]&lt;/DisplayText&gt;&lt;record&gt;&lt;rec-number&gt;132&lt;/rec-number&gt;&lt;foreign-keys&gt;&lt;key app="EN" db-id="9f52vvealfv0rhe9adc59wrfef90ws5vd0wp" timestamp="1396177574"&gt;132&lt;/key&gt;&lt;/foreign-keys&gt;&lt;ref-type name="Journal Article"&gt;17&lt;/ref-type&gt;&lt;contributors&gt;&lt;authors&gt;&lt;author&gt;Taniishii, N.&lt;/author&gt;&lt;author&gt;Wang, C.&lt;/author&gt;&lt;author&gt;Stashenko, P.&lt;/author&gt;&lt;/authors&gt;&lt;/contributors&gt;&lt;titles&gt;&lt;title&gt;BONE RESORPTIVE CYTOKINE PRODUCTION IN INFLAMED PULP AND PERIAPICAL LESIONS&lt;/title&gt;&lt;secondary-title&gt;Journal of Dental Research&lt;/secondary-title&gt;&lt;/titles&gt;&lt;periodical&gt;&lt;full-title&gt;Journal of Dental Research&lt;/full-title&gt;&lt;abbr-1&gt;J. Dent. Res.&lt;/abbr-1&gt;&lt;abbr-2&gt;J Dent Res&lt;/abbr-2&gt;&lt;/periodical&gt;&lt;pages&gt;119-119&lt;/pages&gt;&lt;volume&gt;73&lt;/volume&gt;&lt;dates&gt;&lt;year&gt;1994&lt;/year&gt;&lt;/dates&gt;&lt;isbn&gt;0022-0345&lt;/isbn&gt;&lt;accession-num&gt;WOS:A1994MT32500144&lt;/accession-num&gt;&lt;urls&gt;&lt;related-urls&gt;&lt;url&gt;&amp;lt;Go to ISI&amp;gt;://WOS:A1994MT32500144&lt;/url&gt;&lt;/related-urls&gt;&lt;/urls&gt;&lt;remote-database-name&gt; Web of Science&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89]</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Maclean et al. 1995</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Maclean&lt;/Author&gt;&lt;Year&gt;1995&lt;/Year&gt;&lt;RecNum&gt;79&lt;/RecNum&gt;&lt;DisplayText&gt;[90]&lt;/DisplayText&gt;&lt;record&gt;&lt;rec-number&gt;79&lt;/rec-number&gt;&lt;foreign-keys&gt;&lt;key app="EN" db-id="9f52vvealfv0rhe9adc59wrfef90ws5vd0wp" timestamp="1396177573"&gt;79&lt;/key&gt;&lt;/foreign-keys&gt;&lt;ref-type name="Journal Article"&gt;17&lt;/ref-type&gt;&lt;contributors&gt;&lt;authors&gt;&lt;author&gt;Maclean, D. C.&lt;/author&gt;&lt;author&gt;Bowen, L.&lt;/author&gt;&lt;author&gt;Langkamp, H.&lt;/author&gt;&lt;author&gt;Agarwal, S.&lt;/author&gt;&lt;author&gt;Piesco, N. P.&lt;/author&gt;&lt;/authors&gt;&lt;/contributors&gt;&lt;titles&gt;&lt;title&gt;REGULATION OF CYTOKINES IN PULP CELLS DURING INFLAMMATION&lt;/title&gt;&lt;secondary-title&gt;Journal of Dental Research&lt;/secondary-title&gt;&lt;/titles&gt;&lt;periodical&gt;&lt;full-title&gt;Journal of Dental Research&lt;/full-title&gt;&lt;abbr-1&gt;J. Dent. Res.&lt;/abbr-1&gt;&lt;abbr-2&gt;J Dent Res&lt;/abbr-2&gt;&lt;/periodical&gt;&lt;pages&gt;181-181&lt;/pages&gt;&lt;volume&gt;74&lt;/volume&gt;&lt;dates&gt;&lt;year&gt;1995&lt;/year&gt;&lt;/dates&gt;&lt;isbn&gt;0022-0345&lt;/isbn&gt;&lt;accession-num&gt;WOS:A1995QA00801348&lt;/accession-num&gt;&lt;urls&gt;&lt;related-urls&gt;&lt;url&gt;&amp;lt;Go to ISI&amp;gt;://WOS:A1995QA00801348&lt;/url&gt;&lt;/related-urls&gt;&lt;/urls&gt;&lt;remote-database-name&gt; Web of Science&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90]</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Potente et al. 1998</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Potente&lt;/Author&gt;&lt;Year&gt;1998&lt;/Year&gt;&lt;RecNum&gt;107&lt;/RecNum&gt;&lt;DisplayText&gt;[91]&lt;/DisplayText&gt;&lt;record&gt;&lt;rec-number&gt;107&lt;/rec-number&gt;&lt;foreign-keys&gt;&lt;key app="EN" db-id="9f52vvealfv0rhe9adc59wrfef90ws5vd0wp" timestamp="1396177573"&gt;107&lt;/key&gt;&lt;/foreign-keys&gt;&lt;ref-type name="Journal Article"&gt;17&lt;/ref-type&gt;&lt;contributors&gt;&lt;authors&gt;&lt;author&gt;Potente, A. P.&lt;/author&gt;&lt;author&gt;Chugal, N.&lt;/author&gt;&lt;author&gt;Kim, J. W.&lt;/author&gt;&lt;author&gt;Zhang, X.&lt;/author&gt;&lt;author&gt;Huang, G. T. J.&lt;/author&gt;&lt;/authors&gt;&lt;/contributors&gt;&lt;titles&gt;&lt;title&gt;Detection of interleukin-8 in normal and inflamed human dental pulps&lt;/title&gt;&lt;secondary-title&gt;Journal of Dental Research&lt;/secondary-title&gt;&lt;/titles&gt;&lt;periodical&gt;&lt;full-title&gt;Journal of Dental Research&lt;/full-title&gt;&lt;abbr-1&gt;J. Dent. Res.&lt;/abbr-1&gt;&lt;abbr-2&gt;J Dent Res&lt;/abbr-2&gt;&lt;/periodical&gt;&lt;pages&gt;799-799&lt;/pages&gt;&lt;volume&gt;77&lt;/volume&gt;&lt;dates&gt;&lt;year&gt;1998&lt;/year&gt;&lt;/dates&gt;&lt;isbn&gt;0022-0345&lt;/isbn&gt;&lt;accession-num&gt;WOS:000073335401335&lt;/accession-num&gt;&lt;urls&gt;&lt;related-urls&gt;&lt;url&gt;&amp;lt;Go to ISI&amp;gt;://WOS:000073335401335&lt;/url&gt;&lt;/related-urls&gt;&lt;/urls&gt;&lt;remote-database-name&gt; Web of Science&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91]</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Huang et al. 2000</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Huang&lt;/Author&gt;&lt;Year&gt;2000&lt;/Year&gt;&lt;RecNum&gt;59&lt;/RecNum&gt;&lt;DisplayText&gt;[92]&lt;/DisplayText&gt;&lt;record&gt;&lt;rec-number&gt;59&lt;/rec-number&gt;&lt;foreign-keys&gt;&lt;key app="EN" db-id="9f52vvealfv0rhe9adc59wrfef90ws5vd0wp" timestamp="1396177573"&gt;59&lt;/key&gt;&lt;/foreign-keys&gt;&lt;ref-type name="Journal Article"&gt;17&lt;/ref-type&gt;&lt;contributors&gt;&lt;authors&gt;&lt;author&gt;Huang, G. T. J.&lt;/author&gt;&lt;author&gt;Chugal, N.&lt;/author&gt;&lt;author&gt;Potente, A. P.&lt;/author&gt;&lt;author&gt;Zhang, X.&lt;/author&gt;&lt;/authors&gt;&lt;/contributors&gt;&lt;titles&gt;&lt;title&gt;Constitutive expression of interleukin-8 and intercellular adhesion molecule-1 in normal and inflamed human dental pulps&lt;/title&gt;&lt;secondary-title&gt;Journal of Dental Research&lt;/secondary-title&gt;&lt;/titles&gt;&lt;periodical&gt;&lt;full-title&gt;Journal of Dental Research&lt;/full-title&gt;&lt;abbr-1&gt;J. Dent. Res.&lt;/abbr-1&gt;&lt;abbr-2&gt;J Dent Res&lt;/abbr-2&gt;&lt;/periodical&gt;&lt;pages&gt;176-176&lt;/pages&gt;&lt;volume&gt;79&lt;/volume&gt;&lt;dates&gt;&lt;year&gt;2000&lt;/year&gt;&lt;/dates&gt;&lt;isbn&gt;0022-0345&lt;/isbn&gt;&lt;accession-num&gt;WOS:000084937000259&lt;/accession-num&gt;&lt;urls&gt;&lt;related-urls&gt;&lt;url&gt;&amp;lt;Go to ISI&amp;gt;://WOS:000084937000259&lt;/url&gt;&lt;/related-urls&gt;&lt;/urls&gt;&lt;remote-database-name&gt; Web of Science&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92]</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Lopez-Costa et al. 2000</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Lopez-Costa&lt;/Author&gt;&lt;Year&gt;2000&lt;/Year&gt;&lt;RecNum&gt;77&lt;/RecNum&gt;&lt;DisplayText&gt;[93]&lt;/DisplayText&gt;&lt;record&gt;&lt;rec-number&gt;77&lt;/rec-number&gt;&lt;foreign-keys&gt;&lt;key app="EN" db-id="9f52vvealfv0rhe9adc59wrfef90ws5vd0wp" timestamp="1396177573"&gt;77&lt;/key&gt;&lt;/foreign-keys&gt;&lt;ref-type name="Journal Article"&gt;17&lt;/ref-type&gt;&lt;contributors&gt;&lt;authors&gt;&lt;author&gt;Lopez-Costa, J. J.&lt;/author&gt;&lt;author&gt;Colera-Martin, L.&lt;/author&gt;&lt;author&gt;Patel, S.&lt;/author&gt;&lt;author&gt;Maresca, B.&lt;/author&gt;&lt;author&gt;Saavedra, J. P.&lt;/author&gt;&lt;/authors&gt;&lt;/contributors&gt;&lt;titles&gt;&lt;title&gt;NADPH diaphorase reactivity in human dental pulp: role in pain and inflammation&lt;/title&gt;&lt;secondary-title&gt;Society for Neuroscience Abstracts&lt;/secondary-title&gt;&lt;/titles&gt;&lt;pages&gt;Abstract No.-731.4&lt;/pages&gt;&lt;volume&gt;26&lt;/volume&gt;&lt;number&gt;1-2&lt;/number&gt;&lt;dates&gt;&lt;year&gt;2000&lt;/year&gt;&lt;/dates&gt;&lt;isbn&gt;0190-5295&lt;/isbn&gt;&lt;accession-num&gt;BIOSIS:PREV200100134318&lt;/accession-num&gt;&lt;urls&gt;&lt;/urls&gt;&lt;remote-database-name&gt; Biosis&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93]</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Chidchuangchai et al. 2003</w:t>
            </w:r>
            <w:r w:rsidR="00D504AA">
              <w:t xml:space="preserve"> </w:t>
            </w:r>
            <w:r w:rsidR="001C62C6">
              <w:rPr>
                <w:rFonts w:ascii="Arial" w:hAnsi="Arial" w:cs="Arial"/>
                <w:noProof/>
                <w:szCs w:val="24"/>
                <w:lang w:val="en-US"/>
              </w:rPr>
              <w:fldChar w:fldCharType="begin"/>
            </w:r>
            <w:r w:rsidR="001C62C6">
              <w:rPr>
                <w:rFonts w:ascii="Arial" w:hAnsi="Arial" w:cs="Arial"/>
                <w:noProof/>
                <w:szCs w:val="24"/>
                <w:lang w:val="en-US"/>
              </w:rPr>
              <w:instrText xml:space="preserve"> ADDIN EN.CITE &lt;EndNote&gt;&lt;Cite&gt;&lt;Author&gt;Chidchuangchai&lt;/Author&gt;&lt;Year&gt;2003&lt;/Year&gt;&lt;RecNum&gt;25&lt;/RecNum&gt;&lt;DisplayText&gt;[94]&lt;/DisplayText&gt;&lt;record&gt;&lt;rec-number&gt;25&lt;/rec-number&gt;&lt;foreign-keys&gt;&lt;key app="EN" db-id="9f52vvealfv0rhe9adc59wrfef90ws5vd0wp" timestamp="1396177573"&gt;25&lt;/key&gt;&lt;/foreign-keys&gt;&lt;ref-type name="Journal Article"&gt;17&lt;/ref-type&gt;&lt;contributors&gt;&lt;authors&gt;&lt;author&gt;Chidchuangchai, W.&lt;/author&gt;&lt;author&gt;Akarasereenont, P.&lt;/author&gt;&lt;author&gt;Janyaprasert, K.&lt;/author&gt;&lt;author&gt;Vongsavan, N.&lt;/author&gt;&lt;author&gt;Matthews, B.&lt;/author&gt;&lt;/authors&gt;&lt;/contributors&gt;&lt;titles&gt;&lt;title&gt;Prostaglandin E-2 levels, blood flow, and pain sensation in human teeth with inflamed pulps&lt;/title&gt;&lt;secondary-title&gt;Journal of Dental Research&lt;/secondary-title&gt;&lt;/titles&gt;&lt;periodical&gt;&lt;full-title&gt;Journal of Dental Research&lt;/full-title&gt;&lt;abbr-1&gt;J. Dent. Res.&lt;/abbr-1&gt;&lt;abbr-2&gt;J Dent Res&lt;/abbr-2&gt;&lt;/periodical&gt;&lt;pages&gt;B249-B249&lt;/pages&gt;&lt;volume&gt;82&lt;/volume&gt;&lt;dates&gt;&lt;year&gt;2003&lt;/year&gt;&lt;pub-dates&gt;&lt;date&gt;Jun&lt;/date&gt;&lt;/pub-dates&gt;&lt;/dates&gt;&lt;isbn&gt;0022-0345&lt;/isbn&gt;&lt;accession-num&gt;WOS:000202893602346&lt;/accession-num&gt;&lt;urls&gt;&lt;related-urls&gt;&lt;url&gt;&amp;lt;Go to ISI&amp;gt;://WOS:000202893602346&lt;/url&gt;&lt;/related-urls&gt;&lt;/urls&gt;&lt;remote-database-name&gt; Web of Science&lt;/remote-database-name&gt;&lt;modified-date&gt; all&lt;/modified-date&gt;&lt;/record&gt;&lt;/Cite&gt;&lt;/EndNote&gt;</w:instrText>
            </w:r>
            <w:r w:rsidR="001C62C6">
              <w:rPr>
                <w:rFonts w:ascii="Arial" w:hAnsi="Arial" w:cs="Arial"/>
                <w:noProof/>
                <w:szCs w:val="24"/>
                <w:lang w:val="en-US"/>
              </w:rPr>
              <w:fldChar w:fldCharType="separate"/>
            </w:r>
            <w:r w:rsidR="001C62C6">
              <w:rPr>
                <w:rFonts w:ascii="Arial" w:hAnsi="Arial" w:cs="Arial"/>
                <w:noProof/>
                <w:szCs w:val="24"/>
                <w:lang w:val="en-US"/>
              </w:rPr>
              <w:t>[94]</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Higuera 2012</w:t>
            </w:r>
            <w:r w:rsidR="00D504AA">
              <w:t xml:space="preserve"> </w:t>
            </w:r>
            <w:r w:rsidR="001C62C6">
              <w:rPr>
                <w:rFonts w:ascii="Arial" w:hAnsi="Arial" w:cs="Arial"/>
                <w:noProof/>
                <w:szCs w:val="24"/>
                <w:lang w:val="en-US"/>
              </w:rPr>
              <w:fldChar w:fldCharType="begin">
                <w:fldData xml:space="preserve">PEVuZE5vdGU+PENpdGU+PEF1dGhvcj5IaWd1ZXJhPC9BdXRob3I+PFllYXI+MjAxMjwvWWVhcj48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</w:fldData>
              </w:fldChar>
            </w:r>
            <w:r w:rsidR="001C62C6">
              <w:rPr>
                <w:rFonts w:ascii="Arial" w:hAnsi="Arial" w:cs="Arial"/>
                <w:noProof/>
                <w:szCs w:val="24"/>
                <w:lang w:val="en-US"/>
              </w:rPr>
              <w:instrText xml:space="preserve"> ADDIN EN.CITE </w:instrText>
            </w:r>
            <w:r w:rsidR="001C62C6">
              <w:rPr>
                <w:rFonts w:ascii="Arial" w:hAnsi="Arial" w:cs="Arial"/>
                <w:noProof/>
                <w:szCs w:val="24"/>
                <w:lang w:val="en-US"/>
              </w:rPr>
              <w:fldChar w:fldCharType="begin">
                <w:fldData xml:space="preserve">PEVuZE5vdGU+PENpdGU+PEF1dGhvcj5IaWd1ZXJhPC9BdXRob3I+PFllYXI+MjAxMjwvWWVhcj48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</w:fldData>
              </w:fldChar>
            </w:r>
            <w:r w:rsidR="001C62C6">
              <w:rPr>
                <w:rFonts w:ascii="Arial" w:hAnsi="Arial" w:cs="Arial"/>
                <w:noProof/>
                <w:szCs w:val="24"/>
                <w:lang w:val="en-US"/>
              </w:rPr>
              <w:instrText xml:space="preserve"> ADDIN EN.CITE.DATA </w:instrText>
            </w:r>
            <w:r w:rsidR="001C62C6">
              <w:rPr>
                <w:rFonts w:ascii="Arial" w:hAnsi="Arial" w:cs="Arial"/>
                <w:noProof/>
                <w:szCs w:val="24"/>
                <w:lang w:val="en-US"/>
              </w:rPr>
            </w:r>
            <w:r w:rsidR="001C62C6">
              <w:rPr>
                <w:rFonts w:ascii="Arial" w:hAnsi="Arial" w:cs="Arial"/>
                <w:noProof/>
                <w:szCs w:val="24"/>
                <w:lang w:val="en-US"/>
              </w:rPr>
              <w:fldChar w:fldCharType="end"/>
            </w:r>
            <w:r w:rsidR="001C62C6">
              <w:rPr>
                <w:rFonts w:ascii="Arial" w:hAnsi="Arial" w:cs="Arial"/>
                <w:noProof/>
                <w:szCs w:val="24"/>
                <w:lang w:val="en-US"/>
              </w:rPr>
            </w:r>
            <w:r w:rsidR="001C62C6">
              <w:rPr>
                <w:rFonts w:ascii="Arial" w:hAnsi="Arial" w:cs="Arial"/>
                <w:noProof/>
                <w:szCs w:val="24"/>
                <w:lang w:val="en-US"/>
              </w:rPr>
              <w:fldChar w:fldCharType="separate"/>
            </w:r>
            <w:r w:rsidR="001C62C6">
              <w:rPr>
                <w:rFonts w:ascii="Arial" w:hAnsi="Arial" w:cs="Arial"/>
                <w:noProof/>
                <w:szCs w:val="24"/>
                <w:lang w:val="en-US"/>
              </w:rPr>
              <w:t>[95]</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Martin Gonzalez et al. 2012</w:t>
            </w:r>
            <w:r w:rsidR="00D504AA">
              <w:t xml:space="preserve"> </w:t>
            </w:r>
            <w:r w:rsidR="001C62C6">
              <w:rPr>
                <w:rFonts w:ascii="Arial" w:hAnsi="Arial" w:cs="Arial"/>
                <w:noProof/>
                <w:szCs w:val="24"/>
                <w:lang w:val="en-US"/>
              </w:rPr>
              <w:fldChar w:fldCharType="begin">
                <w:fldData xml:space="preserve">PEVuZE5vdGU+PENpdGU+PEF1dGhvcj5NYXJ0aW4gR29uemFsZXo8L0F1dGhvcj48WWVhcj4yMDEy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</w:fldData>
              </w:fldChar>
            </w:r>
            <w:r w:rsidR="001C62C6">
              <w:rPr>
                <w:rFonts w:ascii="Arial" w:hAnsi="Arial" w:cs="Arial"/>
                <w:noProof/>
                <w:szCs w:val="24"/>
                <w:lang w:val="en-US"/>
              </w:rPr>
              <w:instrText xml:space="preserve"> ADDIN EN.CITE </w:instrText>
            </w:r>
            <w:r w:rsidR="001C62C6">
              <w:rPr>
                <w:rFonts w:ascii="Arial" w:hAnsi="Arial" w:cs="Arial"/>
                <w:noProof/>
                <w:szCs w:val="24"/>
                <w:lang w:val="en-US"/>
              </w:rPr>
              <w:fldChar w:fldCharType="begin">
                <w:fldData xml:space="preserve">PEVuZE5vdGU+PENpdGU+PEF1dGhvcj5NYXJ0aW4gR29uemFsZXo8L0F1dGhvcj48WWVhcj4yMDEy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</w:fldData>
              </w:fldChar>
            </w:r>
            <w:r w:rsidR="001C62C6">
              <w:rPr>
                <w:rFonts w:ascii="Arial" w:hAnsi="Arial" w:cs="Arial"/>
                <w:noProof/>
                <w:szCs w:val="24"/>
                <w:lang w:val="en-US"/>
              </w:rPr>
              <w:instrText xml:space="preserve"> ADDIN EN.CITE.DATA </w:instrText>
            </w:r>
            <w:r w:rsidR="001C62C6">
              <w:rPr>
                <w:rFonts w:ascii="Arial" w:hAnsi="Arial" w:cs="Arial"/>
                <w:noProof/>
                <w:szCs w:val="24"/>
                <w:lang w:val="en-US"/>
              </w:rPr>
            </w:r>
            <w:r w:rsidR="001C62C6">
              <w:rPr>
                <w:rFonts w:ascii="Arial" w:hAnsi="Arial" w:cs="Arial"/>
                <w:noProof/>
                <w:szCs w:val="24"/>
                <w:lang w:val="en-US"/>
              </w:rPr>
              <w:fldChar w:fldCharType="end"/>
            </w:r>
            <w:r w:rsidR="001C62C6">
              <w:rPr>
                <w:rFonts w:ascii="Arial" w:hAnsi="Arial" w:cs="Arial"/>
                <w:noProof/>
                <w:szCs w:val="24"/>
                <w:lang w:val="en-US"/>
              </w:rPr>
            </w:r>
            <w:r w:rsidR="001C62C6">
              <w:rPr>
                <w:rFonts w:ascii="Arial" w:hAnsi="Arial" w:cs="Arial"/>
                <w:noProof/>
                <w:szCs w:val="24"/>
                <w:lang w:val="en-US"/>
              </w:rPr>
              <w:fldChar w:fldCharType="separate"/>
            </w:r>
            <w:r w:rsidR="001C62C6">
              <w:rPr>
                <w:rFonts w:ascii="Arial" w:hAnsi="Arial" w:cs="Arial"/>
                <w:noProof/>
                <w:szCs w:val="24"/>
                <w:lang w:val="en-US"/>
              </w:rPr>
              <w:t>[96]</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Martin Jimenez et al. 2012</w:t>
            </w:r>
            <w:r w:rsidR="00D504AA">
              <w:t xml:space="preserve"> </w:t>
            </w:r>
            <w:r w:rsidR="001C62C6">
              <w:rPr>
                <w:rFonts w:ascii="Arial" w:hAnsi="Arial" w:cs="Arial"/>
                <w:noProof/>
                <w:szCs w:val="24"/>
                <w:lang w:val="en-US"/>
              </w:rPr>
              <w:fldChar w:fldCharType="begin">
                <w:fldData xml:space="preserve">PEVuZE5vdGU+PENpdGU+PEF1dGhvcj5NYXJ0aW4gSmltZW5lejwvQXV0aG9yPjxZZWFyPjIwMTI8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</w:fldData>
              </w:fldChar>
            </w:r>
            <w:r w:rsidR="001C62C6">
              <w:rPr>
                <w:rFonts w:ascii="Arial" w:hAnsi="Arial" w:cs="Arial"/>
                <w:noProof/>
                <w:szCs w:val="24"/>
                <w:lang w:val="en-US"/>
              </w:rPr>
              <w:instrText xml:space="preserve"> ADDIN EN.CITE </w:instrText>
            </w:r>
            <w:r w:rsidR="001C62C6">
              <w:rPr>
                <w:rFonts w:ascii="Arial" w:hAnsi="Arial" w:cs="Arial"/>
                <w:noProof/>
                <w:szCs w:val="24"/>
                <w:lang w:val="en-US"/>
              </w:rPr>
              <w:fldChar w:fldCharType="begin">
                <w:fldData xml:space="preserve">PEVuZE5vdGU+PENpdGU+PEF1dGhvcj5NYXJ0aW4gSmltZW5lejwvQXV0aG9yPjxZZWFyPjIwMTI8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</w:fldData>
              </w:fldChar>
            </w:r>
            <w:r w:rsidR="001C62C6">
              <w:rPr>
                <w:rFonts w:ascii="Arial" w:hAnsi="Arial" w:cs="Arial"/>
                <w:noProof/>
                <w:szCs w:val="24"/>
                <w:lang w:val="en-US"/>
              </w:rPr>
              <w:instrText xml:space="preserve"> ADDIN EN.CITE.DATA </w:instrText>
            </w:r>
            <w:r w:rsidR="001C62C6">
              <w:rPr>
                <w:rFonts w:ascii="Arial" w:hAnsi="Arial" w:cs="Arial"/>
                <w:noProof/>
                <w:szCs w:val="24"/>
                <w:lang w:val="en-US"/>
              </w:rPr>
            </w:r>
            <w:r w:rsidR="001C62C6">
              <w:rPr>
                <w:rFonts w:ascii="Arial" w:hAnsi="Arial" w:cs="Arial"/>
                <w:noProof/>
                <w:szCs w:val="24"/>
                <w:lang w:val="en-US"/>
              </w:rPr>
              <w:fldChar w:fldCharType="end"/>
            </w:r>
            <w:r w:rsidR="001C62C6">
              <w:rPr>
                <w:rFonts w:ascii="Arial" w:hAnsi="Arial" w:cs="Arial"/>
                <w:noProof/>
                <w:szCs w:val="24"/>
                <w:lang w:val="en-US"/>
              </w:rPr>
            </w:r>
            <w:r w:rsidR="001C62C6">
              <w:rPr>
                <w:rFonts w:ascii="Arial" w:hAnsi="Arial" w:cs="Arial"/>
                <w:noProof/>
                <w:szCs w:val="24"/>
                <w:lang w:val="en-US"/>
              </w:rPr>
              <w:fldChar w:fldCharType="separate"/>
            </w:r>
            <w:r w:rsidR="001C62C6">
              <w:rPr>
                <w:rFonts w:ascii="Arial" w:hAnsi="Arial" w:cs="Arial"/>
                <w:noProof/>
                <w:szCs w:val="24"/>
                <w:lang w:val="en-US"/>
              </w:rPr>
              <w:t>[97]</w:t>
            </w:r>
            <w:r w:rsidR="001C62C6">
              <w:rPr>
                <w:rFonts w:ascii="Arial" w:hAnsi="Arial" w:cs="Arial"/>
                <w:noProof/>
                <w:szCs w:val="24"/>
                <w:lang w:val="en-US"/>
              </w:rPr>
              <w:fldChar w:fldCharType="end"/>
            </w:r>
            <w:r w:rsidRPr="00CF6B4E">
              <w:rPr>
                <w:rFonts w:ascii="Arial" w:hAnsi="Arial" w:cs="Arial"/>
                <w:szCs w:val="24"/>
                <w:lang w:val="en-US"/>
              </w:rPr>
              <w:t xml:space="preserve">, </w:t>
            </w:r>
            <w:r w:rsidRPr="00CF6B4E">
              <w:rPr>
                <w:rFonts w:ascii="Arial" w:hAnsi="Arial" w:cs="Arial"/>
                <w:noProof/>
                <w:szCs w:val="24"/>
                <w:lang w:val="en-US"/>
              </w:rPr>
              <w:t>S</w:t>
            </w:r>
            <w:r>
              <w:rPr>
                <w:rFonts w:ascii="Arial" w:hAnsi="Arial" w:cs="Arial"/>
                <w:noProof/>
                <w:szCs w:val="24"/>
                <w:lang w:val="en-US"/>
              </w:rPr>
              <w:t>anchez Dominguez 2012</w:t>
            </w:r>
            <w:r w:rsidR="00D504AA">
              <w:t xml:space="preserve"> </w:t>
            </w:r>
            <w:r w:rsidR="001C62C6">
              <w:rPr>
                <w:rFonts w:ascii="Arial" w:hAnsi="Arial" w:cs="Arial"/>
                <w:noProof/>
                <w:szCs w:val="24"/>
                <w:lang w:val="en-US"/>
              </w:rPr>
              <w:fldChar w:fldCharType="begin">
                <w:fldData xml:space="preserve">PEVuZE5vdGU+PENpdGU+PEF1dGhvcj5TYW5jaGV6IERvbWluZ3VlejwvQXV0aG9yPjxZZWFyPjIw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</w:fldData>
              </w:fldChar>
            </w:r>
            <w:r w:rsidR="001C62C6">
              <w:rPr>
                <w:rFonts w:ascii="Arial" w:hAnsi="Arial" w:cs="Arial"/>
                <w:noProof/>
                <w:szCs w:val="24"/>
                <w:lang w:val="en-US"/>
              </w:rPr>
              <w:instrText xml:space="preserve"> ADDIN EN.CITE </w:instrText>
            </w:r>
            <w:r w:rsidR="001C62C6">
              <w:rPr>
                <w:rFonts w:ascii="Arial" w:hAnsi="Arial" w:cs="Arial"/>
                <w:noProof/>
                <w:szCs w:val="24"/>
                <w:lang w:val="en-US"/>
              </w:rPr>
              <w:fldChar w:fldCharType="begin">
                <w:fldData xml:space="preserve">PEVuZE5vdGU+PENpdGU+PEF1dGhvcj5TYW5jaGV6IERvbWluZ3VlejwvQXV0aG9yPjxZZWFyPjIw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</w:fldData>
              </w:fldChar>
            </w:r>
            <w:r w:rsidR="001C62C6">
              <w:rPr>
                <w:rFonts w:ascii="Arial" w:hAnsi="Arial" w:cs="Arial"/>
                <w:noProof/>
                <w:szCs w:val="24"/>
                <w:lang w:val="en-US"/>
              </w:rPr>
              <w:instrText xml:space="preserve"> ADDIN EN.CITE.DATA </w:instrText>
            </w:r>
            <w:r w:rsidR="001C62C6">
              <w:rPr>
                <w:rFonts w:ascii="Arial" w:hAnsi="Arial" w:cs="Arial"/>
                <w:noProof/>
                <w:szCs w:val="24"/>
                <w:lang w:val="en-US"/>
              </w:rPr>
            </w:r>
            <w:r w:rsidR="001C62C6">
              <w:rPr>
                <w:rFonts w:ascii="Arial" w:hAnsi="Arial" w:cs="Arial"/>
                <w:noProof/>
                <w:szCs w:val="24"/>
                <w:lang w:val="en-US"/>
              </w:rPr>
              <w:fldChar w:fldCharType="end"/>
            </w:r>
            <w:r w:rsidR="001C62C6">
              <w:rPr>
                <w:rFonts w:ascii="Arial" w:hAnsi="Arial" w:cs="Arial"/>
                <w:noProof/>
                <w:szCs w:val="24"/>
                <w:lang w:val="en-US"/>
              </w:rPr>
            </w:r>
            <w:r w:rsidR="001C62C6">
              <w:rPr>
                <w:rFonts w:ascii="Arial" w:hAnsi="Arial" w:cs="Arial"/>
                <w:noProof/>
                <w:szCs w:val="24"/>
                <w:lang w:val="en-US"/>
              </w:rPr>
              <w:fldChar w:fldCharType="separate"/>
            </w:r>
            <w:r w:rsidR="001C62C6">
              <w:rPr>
                <w:rFonts w:ascii="Arial" w:hAnsi="Arial" w:cs="Arial"/>
                <w:noProof/>
                <w:szCs w:val="24"/>
                <w:lang w:val="en-US"/>
              </w:rPr>
              <w:t>[98]</w:t>
            </w:r>
            <w:r w:rsidR="001C62C6">
              <w:rPr>
                <w:rFonts w:ascii="Arial" w:hAnsi="Arial" w:cs="Arial"/>
                <w:noProof/>
                <w:szCs w:val="24"/>
                <w:lang w:val="en-US"/>
              </w:rPr>
              <w:fldChar w:fldCharType="end"/>
            </w:r>
            <w:r w:rsidRPr="00CF6B4E">
              <w:rPr>
                <w:rFonts w:ascii="Arial" w:hAnsi="Arial" w:cs="Arial"/>
                <w:szCs w:val="24"/>
                <w:lang w:val="en-US"/>
              </w:rPr>
              <w:t xml:space="preserve">, </w:t>
            </w:r>
            <w:r>
              <w:rPr>
                <w:rFonts w:ascii="Arial" w:hAnsi="Arial" w:cs="Arial"/>
                <w:noProof/>
                <w:szCs w:val="24"/>
                <w:lang w:val="en-US"/>
              </w:rPr>
              <w:t>Segura Egea et al. 2012</w:t>
            </w:r>
            <w:r w:rsidR="00D504AA">
              <w:t xml:space="preserve"> </w:t>
            </w:r>
            <w:r w:rsidR="001C62C6">
              <w:rPr>
                <w:rFonts w:ascii="Arial" w:hAnsi="Arial" w:cs="Arial"/>
                <w:noProof/>
                <w:szCs w:val="24"/>
                <w:lang w:val="en-US"/>
              </w:rPr>
              <w:fldChar w:fldCharType="begin">
                <w:fldData xml:space="preserve">PEVuZE5vdGU+PENpdGU+PEF1dGhvcj5TZWd1cmEgRWdlYTwvQXV0aG9yPjxZZWFyPjIwMTI8L1ll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</w:fldData>
              </w:fldChar>
            </w:r>
            <w:r w:rsidR="001C62C6">
              <w:rPr>
                <w:rFonts w:ascii="Arial" w:hAnsi="Arial" w:cs="Arial"/>
                <w:noProof/>
                <w:szCs w:val="24"/>
                <w:lang w:val="en-US"/>
              </w:rPr>
              <w:instrText xml:space="preserve"> ADDIN EN.CITE </w:instrText>
            </w:r>
            <w:r w:rsidR="001C62C6">
              <w:rPr>
                <w:rFonts w:ascii="Arial" w:hAnsi="Arial" w:cs="Arial"/>
                <w:noProof/>
                <w:szCs w:val="24"/>
                <w:lang w:val="en-US"/>
              </w:rPr>
              <w:fldChar w:fldCharType="begin">
                <w:fldData xml:space="preserve">PEVuZE5vdGU+PENpdGU+PEF1dGhvcj5TZWd1cmEgRWdlYTwvQXV0aG9yPjxZZWFyPjIwMTI8L1ll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</w:fldData>
              </w:fldChar>
            </w:r>
            <w:r w:rsidR="001C62C6">
              <w:rPr>
                <w:rFonts w:ascii="Arial" w:hAnsi="Arial" w:cs="Arial"/>
                <w:noProof/>
                <w:szCs w:val="24"/>
                <w:lang w:val="en-US"/>
              </w:rPr>
              <w:instrText xml:space="preserve"> ADDIN EN.CITE.DATA </w:instrText>
            </w:r>
            <w:r w:rsidR="001C62C6">
              <w:rPr>
                <w:rFonts w:ascii="Arial" w:hAnsi="Arial" w:cs="Arial"/>
                <w:noProof/>
                <w:szCs w:val="24"/>
                <w:lang w:val="en-US"/>
              </w:rPr>
            </w:r>
            <w:r w:rsidR="001C62C6">
              <w:rPr>
                <w:rFonts w:ascii="Arial" w:hAnsi="Arial" w:cs="Arial"/>
                <w:noProof/>
                <w:szCs w:val="24"/>
                <w:lang w:val="en-US"/>
              </w:rPr>
              <w:fldChar w:fldCharType="end"/>
            </w:r>
            <w:r w:rsidR="001C62C6">
              <w:rPr>
                <w:rFonts w:ascii="Arial" w:hAnsi="Arial" w:cs="Arial"/>
                <w:noProof/>
                <w:szCs w:val="24"/>
                <w:lang w:val="en-US"/>
              </w:rPr>
            </w:r>
            <w:r w:rsidR="001C62C6">
              <w:rPr>
                <w:rFonts w:ascii="Arial" w:hAnsi="Arial" w:cs="Arial"/>
                <w:noProof/>
                <w:szCs w:val="24"/>
                <w:lang w:val="en-US"/>
              </w:rPr>
              <w:fldChar w:fldCharType="separate"/>
            </w:r>
            <w:r w:rsidR="001C62C6">
              <w:rPr>
                <w:rFonts w:ascii="Arial" w:hAnsi="Arial" w:cs="Arial"/>
                <w:noProof/>
                <w:szCs w:val="24"/>
                <w:lang w:val="en-US"/>
              </w:rPr>
              <w:t>[99]</w:t>
            </w:r>
            <w:r w:rsidR="001C62C6">
              <w:rPr>
                <w:rFonts w:ascii="Arial" w:hAnsi="Arial" w:cs="Arial"/>
                <w:noProof/>
                <w:szCs w:val="24"/>
                <w:lang w:val="en-US"/>
              </w:rPr>
              <w:fldChar w:fldCharType="end"/>
            </w:r>
          </w:p>
          <w:p w14:paraId="3A6D197C" w14:textId="77777777" w:rsidR="00222631" w:rsidRDefault="00222631" w:rsidP="00642AA2">
            <w:pPr>
              <w:pStyle w:val="EndNoteBibliography"/>
              <w:spacing w:line="276" w:lineRule="auto"/>
              <w:rPr>
                <w:rFonts w:ascii="Arial" w:hAnsi="Arial" w:cs="Arial"/>
                <w:sz w:val="20"/>
                <w:lang w:val="en-US"/>
              </w:rPr>
            </w:pPr>
          </w:p>
          <w:p w14:paraId="06777F9E" w14:textId="77777777" w:rsidR="00222631" w:rsidRDefault="00222631" w:rsidP="00642AA2">
            <w:pPr>
              <w:pStyle w:val="EndNoteBibliography"/>
              <w:spacing w:line="276" w:lineRule="auto"/>
              <w:rPr>
                <w:rFonts w:ascii="Arial" w:hAnsi="Arial" w:cs="Arial"/>
                <w:sz w:val="20"/>
                <w:lang w:val="en-US"/>
              </w:rPr>
            </w:pPr>
          </w:p>
          <w:p w14:paraId="31679482" w14:textId="77777777" w:rsidR="00222631" w:rsidRPr="00C74C3A" w:rsidRDefault="00222631" w:rsidP="00642AA2">
            <w:pPr>
              <w:pStyle w:val="EndNoteBibliography"/>
              <w:spacing w:line="276" w:lineRule="auto"/>
              <w:rPr>
                <w:rFonts w:ascii="Arial" w:hAnsi="Arial" w:cs="Arial"/>
                <w:sz w:val="20"/>
                <w:lang w:val="en-US"/>
              </w:rPr>
            </w:pPr>
          </w:p>
        </w:tc>
      </w:tr>
    </w:tbl>
    <w:p w14:paraId="6B5FD8BA" w14:textId="1F09E967" w:rsidR="001C62C6" w:rsidRPr="00DC4793" w:rsidRDefault="00AC29A5" w:rsidP="00AC29A5">
      <w:pPr>
        <w:pStyle w:val="Textkrpereinzug"/>
        <w:spacing w:line="480" w:lineRule="auto"/>
        <w:jc w:val="both"/>
        <w:rPr>
          <w:rFonts w:ascii="Arial" w:hAnsi="Arial" w:cs="Arial"/>
          <w:b/>
          <w:sz w:val="28"/>
        </w:rPr>
      </w:pPr>
      <w:r w:rsidRPr="00DC4793">
        <w:rPr>
          <w:rFonts w:ascii="Arial" w:hAnsi="Arial" w:cs="Arial"/>
          <w:b/>
          <w:sz w:val="28"/>
        </w:rPr>
        <w:t>References</w:t>
      </w:r>
    </w:p>
    <w:p w14:paraId="463729F5" w14:textId="39192EC4"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rPr>
        <w:fldChar w:fldCharType="begin"/>
      </w:r>
      <w:r w:rsidRPr="00DC4793">
        <w:rPr>
          <w:rFonts w:ascii="Arial" w:hAnsi="Arial" w:cs="Arial"/>
        </w:rPr>
        <w:instrText xml:space="preserve"> ADDIN EN.REFLIST </w:instrText>
      </w:r>
      <w:r w:rsidRPr="00DC4793">
        <w:rPr>
          <w:rFonts w:ascii="Arial" w:hAnsi="Arial" w:cs="Arial"/>
        </w:rPr>
        <w:fldChar w:fldCharType="separate"/>
      </w:r>
      <w:r w:rsidRPr="00DC4793">
        <w:rPr>
          <w:rFonts w:ascii="Arial" w:hAnsi="Arial" w:cs="Arial"/>
          <w:noProof/>
        </w:rPr>
        <w:t>1.</w:t>
      </w:r>
      <w:r w:rsidRPr="00DC4793">
        <w:rPr>
          <w:rFonts w:ascii="Arial" w:hAnsi="Arial" w:cs="Arial"/>
          <w:noProof/>
        </w:rPr>
        <w:tab/>
        <w:t>Mutoh N, Tan</w:t>
      </w:r>
      <w:bookmarkStart w:id="0" w:name="_GoBack"/>
      <w:bookmarkEnd w:id="0"/>
      <w:r w:rsidRPr="00DC4793">
        <w:rPr>
          <w:rFonts w:ascii="Arial" w:hAnsi="Arial" w:cs="Arial"/>
          <w:noProof/>
        </w:rPr>
        <w:t xml:space="preserve">i-Ishii N, Tsukinoki K, Chieda K, Watanabe K. Expression of toll-like receptor 2 and 4 in dental pulp. J Endod. 2007;33: 1183-1186. doi: 10.1016/j.joen.2007.05.018 </w:t>
      </w:r>
    </w:p>
    <w:p w14:paraId="158EA75A" w14:textId="1623E9A6"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w:t>
      </w:r>
      <w:r w:rsidRPr="00DC4793">
        <w:rPr>
          <w:rFonts w:ascii="Arial" w:hAnsi="Arial" w:cs="Arial"/>
          <w:noProof/>
        </w:rPr>
        <w:tab/>
        <w:t xml:space="preserve">Hahn CL, Falkler WA. </w:t>
      </w:r>
      <w:r w:rsidR="00DD4115" w:rsidRPr="00DC4793">
        <w:rPr>
          <w:rFonts w:ascii="Arial" w:hAnsi="Arial" w:cs="Arial"/>
          <w:noProof/>
        </w:rPr>
        <w:t>Antibodies in normal and diseased pulps reactive with microorganisms isolated from deep caries.</w:t>
      </w:r>
      <w:r w:rsidRPr="00DC4793">
        <w:rPr>
          <w:rFonts w:ascii="Arial" w:hAnsi="Arial" w:cs="Arial"/>
          <w:noProof/>
        </w:rPr>
        <w:t xml:space="preserve"> J Endod. 1992;18: 28-31. doi: 10.1016/s0099-2399(06)81139-8 </w:t>
      </w:r>
    </w:p>
    <w:p w14:paraId="3EA0C4C2"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w:t>
      </w:r>
      <w:r w:rsidRPr="00DC4793">
        <w:rPr>
          <w:rFonts w:ascii="Arial" w:hAnsi="Arial" w:cs="Arial"/>
          <w:noProof/>
        </w:rPr>
        <w:tab/>
        <w:t xml:space="preserve">Casasco A, Maserati E, Giordano M, Casasco M, Ciuffreda M, Sander S, et al. Stimulation of DNA synthesis by endothelin-1 in primary cultures of human dental pulp. Arch Oral Biol. 1994;39: 245-249.  PMID: 8018054 </w:t>
      </w:r>
    </w:p>
    <w:p w14:paraId="6C914C11" w14:textId="743BF04A"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w:t>
      </w:r>
      <w:r w:rsidRPr="00DC4793">
        <w:rPr>
          <w:rFonts w:ascii="Arial" w:hAnsi="Arial" w:cs="Arial"/>
          <w:noProof/>
        </w:rPr>
        <w:tab/>
        <w:t>Barkhordar RA, Ghani QP, Russell TR, Hussain MZ. Interleukin-1 beta activity and collagen synthesis in human dental pulp fibroblasts. J Endod. 2002;28: 157-159. doi: 1</w:t>
      </w:r>
      <w:r w:rsidR="00DD4115" w:rsidRPr="00DC4793">
        <w:rPr>
          <w:rFonts w:ascii="Arial" w:hAnsi="Arial" w:cs="Arial"/>
          <w:noProof/>
        </w:rPr>
        <w:t>0.1097/00004770-200203000-00003</w:t>
      </w:r>
    </w:p>
    <w:p w14:paraId="601895B0" w14:textId="61BB9566"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w:t>
      </w:r>
      <w:r w:rsidRPr="00DC4793">
        <w:rPr>
          <w:rFonts w:ascii="Arial" w:hAnsi="Arial" w:cs="Arial"/>
          <w:noProof/>
        </w:rPr>
        <w:tab/>
        <w:t>Lu HX, Xiao MZ, Niu ZY, Guo XM, Zhao SL, Wang HG, et al. Effect of IL-1ra on human dental pulp cells and pulpal inflammation. Int Endod J. 2002;35: 807-811. doi: 1</w:t>
      </w:r>
      <w:r w:rsidR="00DD4115" w:rsidRPr="00DC4793">
        <w:rPr>
          <w:rFonts w:ascii="Arial" w:hAnsi="Arial" w:cs="Arial"/>
          <w:noProof/>
        </w:rPr>
        <w:t>0.1046/j.1365-2591.2002.00542.x</w:t>
      </w:r>
    </w:p>
    <w:p w14:paraId="67D9247F" w14:textId="745F6336"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w:t>
      </w:r>
      <w:r w:rsidRPr="00DC4793">
        <w:rPr>
          <w:rFonts w:ascii="Arial" w:hAnsi="Arial" w:cs="Arial"/>
          <w:noProof/>
        </w:rPr>
        <w:tab/>
        <w:t xml:space="preserve">Huang FM, Tsai CH, Chen YJ, Chou MY, Chang YC. Examination of the signal transduction pathways leading to upregulation of tissue type plasminogen activator by interleukin-1 alpha in human pulp cells. J Endod. 2006;32: 30-33. doi: 10.1016/j.joen.2005.10.004 </w:t>
      </w:r>
    </w:p>
    <w:p w14:paraId="42FA2301"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w:t>
      </w:r>
      <w:r w:rsidRPr="00DC4793">
        <w:rPr>
          <w:rFonts w:ascii="Arial" w:hAnsi="Arial" w:cs="Arial"/>
          <w:noProof/>
        </w:rPr>
        <w:tab/>
        <w:t xml:space="preserve">Huang GT, Lee HW, Lee HS, Lee GH, Huh SY, Choi GW, et al. Localization of substance P-induced upregulated interleukin-8 expression in human dental pulp explants. Int Endod J. 2008;41: 100-107.  PMID: 18005045 </w:t>
      </w:r>
    </w:p>
    <w:p w14:paraId="550CC1C9" w14:textId="0A6E03CF"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w:t>
      </w:r>
      <w:r w:rsidRPr="00DC4793">
        <w:rPr>
          <w:rFonts w:ascii="Arial" w:hAnsi="Arial" w:cs="Arial"/>
          <w:noProof/>
        </w:rPr>
        <w:tab/>
        <w:t xml:space="preserve">Killough SA, Lundy HT, Irwin CR. Substance P Expression by Human Dental Pulp Fibroblasts: A Potential Role in Neurogenic Inflammation. J Endod. 2009;35: 73-77. doi: 10.1016/j.joen.2008.10.010 </w:t>
      </w:r>
    </w:p>
    <w:p w14:paraId="077F3B09" w14:textId="3994D2F9"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w:t>
      </w:r>
      <w:r w:rsidRPr="00DC4793">
        <w:rPr>
          <w:rFonts w:ascii="Arial" w:hAnsi="Arial" w:cs="Arial"/>
          <w:noProof/>
        </w:rPr>
        <w:tab/>
        <w:t xml:space="preserve">Lin ZM, Song Z, Qin W, Li J, Li WJ, Zhu HY, et al. Expression of Nucleotide-Binding Oligomerization Domain 2 in Normal Human Dental Pulp Cells and Dental Pulp Tissues. J Endod. 2009;35: 838-842. doi: 10.1016/j.joen.2009.03.047 </w:t>
      </w:r>
    </w:p>
    <w:p w14:paraId="70DC15E7" w14:textId="68F3912B"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0.</w:t>
      </w:r>
      <w:r w:rsidRPr="00DC4793">
        <w:rPr>
          <w:rFonts w:ascii="Arial" w:hAnsi="Arial" w:cs="Arial"/>
          <w:noProof/>
        </w:rPr>
        <w:tab/>
        <w:t xml:space="preserve">Alongi DJ, Yamaza T, Song Y, Fouad AF, Romberg EE, Shi S, et al. Stem/progenitor cells from inflamed human dental pulp retain tissue regeneration potential. Regen Med. 2010;5: 617-631. doi: 10.2217/rme.10.30 PMID: 20465527 </w:t>
      </w:r>
    </w:p>
    <w:p w14:paraId="6DDAEB78" w14:textId="40B4D849"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1.</w:t>
      </w:r>
      <w:r w:rsidRPr="00DC4793">
        <w:rPr>
          <w:rFonts w:ascii="Arial" w:hAnsi="Arial" w:cs="Arial"/>
          <w:noProof/>
        </w:rPr>
        <w:tab/>
        <w:t xml:space="preserve">Sattari M, Mozayeni MA, Matloob A, Mozayeni M, Javaheri HH. Substance P and CGRP expression in dental pulps with irreversible pulpitis. </w:t>
      </w:r>
      <w:r w:rsidR="00DD4115" w:rsidRPr="00DC4793">
        <w:rPr>
          <w:rFonts w:ascii="Arial" w:hAnsi="Arial" w:cs="Arial"/>
          <w:noProof/>
        </w:rPr>
        <w:t>Aust Endod J</w:t>
      </w:r>
      <w:r w:rsidRPr="00DC4793">
        <w:rPr>
          <w:rFonts w:ascii="Arial" w:hAnsi="Arial" w:cs="Arial"/>
          <w:noProof/>
        </w:rPr>
        <w:t xml:space="preserve">. 2010;36: 59-63. doi: 10.1111/j.1747-4477.2009.00186.x PMID: 20666750 </w:t>
      </w:r>
    </w:p>
    <w:p w14:paraId="5D7D6333" w14:textId="6D9D5290"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2.</w:t>
      </w:r>
      <w:r w:rsidRPr="00DC4793">
        <w:rPr>
          <w:rFonts w:ascii="Arial" w:hAnsi="Arial" w:cs="Arial"/>
          <w:noProof/>
        </w:rPr>
        <w:tab/>
        <w:t xml:space="preserve">Wang ZY, Pan J, Wright JT, Bencharit S, Zhang SP, Everett ET, et al. Putative Stem Cells in Human Dental Pulp with Irreversible Pulpitis: An Exploratory Study. J Endod. 2010;36: 820-825. doi: 10.1016/j.joen.2010.02.003 </w:t>
      </w:r>
    </w:p>
    <w:p w14:paraId="3D948A7C" w14:textId="7F4F11ED"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3.</w:t>
      </w:r>
      <w:r w:rsidRPr="00DC4793">
        <w:rPr>
          <w:rFonts w:ascii="Arial" w:hAnsi="Arial" w:cs="Arial"/>
          <w:noProof/>
        </w:rPr>
        <w:tab/>
        <w:t xml:space="preserve">Hui T, A P, Zhao Y, Wang C, Gao B, Zhang P, et al. EZH2, a potential regulator of dental pulp inflammation and regeneration. J Endod. 2014;40: 1132-1138. doi: </w:t>
      </w:r>
      <w:r w:rsidR="0010727A" w:rsidRPr="00DC4793">
        <w:rPr>
          <w:rFonts w:ascii="Arial" w:hAnsi="Arial" w:cs="Arial"/>
          <w:noProof/>
        </w:rPr>
        <w:t>1</w:t>
      </w:r>
      <w:r w:rsidRPr="00DC4793">
        <w:rPr>
          <w:rFonts w:ascii="Arial" w:hAnsi="Arial" w:cs="Arial"/>
          <w:noProof/>
        </w:rPr>
        <w:t xml:space="preserve">0.1016/j.joen.2014.01.031 PMID: 25069920 </w:t>
      </w:r>
    </w:p>
    <w:p w14:paraId="1B3091F7"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4.</w:t>
      </w:r>
      <w:r w:rsidRPr="00DC4793">
        <w:rPr>
          <w:rFonts w:ascii="Arial" w:hAnsi="Arial" w:cs="Arial"/>
          <w:noProof/>
        </w:rPr>
        <w:tab/>
        <w:t xml:space="preserve">Maita E, Horiuchi H. Polyamine analysis of infected root canal contents related to clinical symptoms. Endod Dent Traumatol. 1990;6: 213-217.  PMID: 2133312 </w:t>
      </w:r>
    </w:p>
    <w:p w14:paraId="6E5A2A95" w14:textId="06113F7A"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5.</w:t>
      </w:r>
      <w:r w:rsidRPr="00DC4793">
        <w:rPr>
          <w:rFonts w:ascii="Arial" w:hAnsi="Arial" w:cs="Arial"/>
          <w:noProof/>
        </w:rPr>
        <w:tab/>
        <w:t xml:space="preserve">Knutsson G, Jontell M, Bergenholtz G. </w:t>
      </w:r>
      <w:r w:rsidR="002C5D02" w:rsidRPr="00DC4793">
        <w:rPr>
          <w:rFonts w:ascii="Arial" w:hAnsi="Arial" w:cs="Arial"/>
          <w:noProof/>
        </w:rPr>
        <w:t>Determination of plasma-proteins in dental fluid from cavities prepared in healthy-young human teeth</w:t>
      </w:r>
      <w:r w:rsidRPr="00DC4793">
        <w:rPr>
          <w:rFonts w:ascii="Arial" w:hAnsi="Arial" w:cs="Arial"/>
          <w:noProof/>
        </w:rPr>
        <w:t xml:space="preserve">. Arch Oral Biol. 1994;39: 185-190. doi: 10.1016/0003-9969(94)90043-4 </w:t>
      </w:r>
    </w:p>
    <w:p w14:paraId="59AA3CC5"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6.</w:t>
      </w:r>
      <w:r w:rsidRPr="00DC4793">
        <w:rPr>
          <w:rFonts w:ascii="Arial" w:hAnsi="Arial" w:cs="Arial"/>
          <w:noProof/>
        </w:rPr>
        <w:tab/>
        <w:t xml:space="preserve">Tasman F, Dagdeviren A, Kendir B, Ozcelik B, Atac A, Er N. Endothelial cell adhesion molecules in human dental pulp: a comparative immunohistochemical study on chronic periodontitis. J Endod. 1999;25: 664-667.  PMID: 10687524 </w:t>
      </w:r>
    </w:p>
    <w:p w14:paraId="77331CA3"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7.</w:t>
      </w:r>
      <w:r w:rsidRPr="00DC4793">
        <w:rPr>
          <w:rFonts w:ascii="Arial" w:hAnsi="Arial" w:cs="Arial"/>
          <w:noProof/>
        </w:rPr>
        <w:tab/>
        <w:t xml:space="preserve">Wahlgren J, Salo T, Teronen O, Luoto H, Sorsa T, Tjaderhane L. Matrix metalloproteinase-8 (MMP-8) in pulpal and periapical inflammation and periapical root-canal exudates. Int Endod J. 2002;35: 897-904.  PMID: 12453017 </w:t>
      </w:r>
    </w:p>
    <w:p w14:paraId="6622031C"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8.</w:t>
      </w:r>
      <w:r w:rsidRPr="00DC4793">
        <w:rPr>
          <w:rFonts w:ascii="Arial" w:hAnsi="Arial" w:cs="Arial"/>
          <w:noProof/>
        </w:rPr>
        <w:tab/>
        <w:t xml:space="preserve">Rowland KC, Kanive CB, Wells JE, Hatton JF. TRPM2 immunoreactivity is increased in fibroblasts, but not nerves, of symptomatic human dental pulp. J Endod. 2007;33: 245-248.  PMID: 17320705 </w:t>
      </w:r>
    </w:p>
    <w:p w14:paraId="1F5D8829" w14:textId="5E4C64E3"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19.</w:t>
      </w:r>
      <w:r w:rsidRPr="00DC4793">
        <w:rPr>
          <w:rFonts w:ascii="Arial" w:hAnsi="Arial" w:cs="Arial"/>
          <w:noProof/>
        </w:rPr>
        <w:tab/>
        <w:t xml:space="preserve">Avellan NL, Sorsa T, Tervahartiala T, Forster C, Kemppainen P. Experimental tooth pain elevates substance P and matrix metalloproteinase-8 levels in human gingival crevice fluid. Acta Odontol Scand. 2008;66: 18-22. doi: </w:t>
      </w:r>
      <w:r w:rsidR="00642AA2" w:rsidRPr="00DC4793">
        <w:rPr>
          <w:rFonts w:ascii="Arial" w:hAnsi="Arial" w:cs="Arial"/>
          <w:noProof/>
        </w:rPr>
        <w:t>10.1080/00016350701810658</w:t>
      </w:r>
    </w:p>
    <w:p w14:paraId="67369C01"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0.</w:t>
      </w:r>
      <w:r w:rsidRPr="00DC4793">
        <w:rPr>
          <w:rFonts w:ascii="Arial" w:hAnsi="Arial" w:cs="Arial"/>
          <w:noProof/>
        </w:rPr>
        <w:tab/>
        <w:t xml:space="preserve">Rodriguez P, Calero JA. Pulp microbiology of complete teeth with idiopathic apical lesions. Colomb Med. 2008;39: 5-10.   </w:t>
      </w:r>
    </w:p>
    <w:p w14:paraId="65E5B8A7" w14:textId="13A1829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1.</w:t>
      </w:r>
      <w:r w:rsidRPr="00DC4793">
        <w:rPr>
          <w:rFonts w:ascii="Arial" w:hAnsi="Arial" w:cs="Arial"/>
          <w:noProof/>
        </w:rPr>
        <w:tab/>
        <w:t xml:space="preserve">Sattari M, Haghighi AK, Tamijani HD. The relationship of pulp polyp with the presence and concentration of immunoglobulin E, histamine, interleukin-4 and interleukin-12. </w:t>
      </w:r>
      <w:r w:rsidR="00642AA2" w:rsidRPr="00DC4793">
        <w:rPr>
          <w:rFonts w:ascii="Arial" w:hAnsi="Arial" w:cs="Arial"/>
          <w:noProof/>
        </w:rPr>
        <w:t>Aust Endod J</w:t>
      </w:r>
      <w:r w:rsidRPr="00DC4793">
        <w:rPr>
          <w:rFonts w:ascii="Arial" w:hAnsi="Arial" w:cs="Arial"/>
          <w:noProof/>
        </w:rPr>
        <w:t xml:space="preserve">. 2009;35: 164-168. doi: 10.1111/j.1747-4477.2009.00160.x PMID: 19961456 </w:t>
      </w:r>
    </w:p>
    <w:p w14:paraId="33B3B1BB" w14:textId="0651FE8D"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2.</w:t>
      </w:r>
      <w:r w:rsidRPr="00DC4793">
        <w:rPr>
          <w:rFonts w:ascii="Arial" w:hAnsi="Arial" w:cs="Arial"/>
          <w:noProof/>
        </w:rPr>
        <w:tab/>
        <w:t xml:space="preserve">Beneng K, Renton T, Yilmaz Z, Yiangou Y, Anand P. Sodium channel Na v 1.7 immunoreactivity in painful human dental pulp and burning mouth syndrome. BMC Neurosci. 2010;11: 71. doi: 10.1186/1471-2202-11-71 PMID: 20529324 </w:t>
      </w:r>
    </w:p>
    <w:p w14:paraId="571AA50E" w14:textId="29EA28FC"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3.</w:t>
      </w:r>
      <w:r w:rsidRPr="00DC4793">
        <w:rPr>
          <w:rFonts w:ascii="Arial" w:hAnsi="Arial" w:cs="Arial"/>
          <w:noProof/>
        </w:rPr>
        <w:tab/>
        <w:t xml:space="preserve">Abd-Elmeguid A, Yu DC, Kline LW, Moqbel R, Vliagoftis H. Dentin matrix protein-1 activates dental pulp fibroblasts. J Endod. 2012;38: 75-80. doi: 10.1016/j.joen.2011.10.005 PMID: 22152625 </w:t>
      </w:r>
    </w:p>
    <w:p w14:paraId="18B7DA5E" w14:textId="447A4050"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4.</w:t>
      </w:r>
      <w:r w:rsidRPr="00DC4793">
        <w:rPr>
          <w:rFonts w:ascii="Arial" w:hAnsi="Arial" w:cs="Arial"/>
          <w:noProof/>
        </w:rPr>
        <w:tab/>
        <w:t xml:space="preserve">Pereira LO, Rubini MR, Silva JR, Oliveira DM, Silva ICR, Pocas-Fonseca MJ, et al. Comparison of stem cell properties of cells isolated from normal and inflamed dental pulps. Int Endod J. 2012;45: 1080-1090. doi: 10.1111/j.1365-2591.2012.02068.x </w:t>
      </w:r>
    </w:p>
    <w:p w14:paraId="701FFD7C"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5.</w:t>
      </w:r>
      <w:r w:rsidRPr="00DC4793">
        <w:rPr>
          <w:rFonts w:ascii="Arial" w:hAnsi="Arial" w:cs="Arial"/>
          <w:noProof/>
        </w:rPr>
        <w:tab/>
        <w:t xml:space="preserve">Ruparel S, Hargreaves KM, Eskander M, Rowan S, De Almeida JFA, Roman L, et al. Oxidized linoleic acid metabolite-cytochrome P450 system (OLAM-CYP) is active in biopsy samples from patients with inflammatory dental pain. Pain. 2013;154: 2363-2371.   </w:t>
      </w:r>
    </w:p>
    <w:p w14:paraId="0B2D61B2"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6.</w:t>
      </w:r>
      <w:r w:rsidRPr="00DC4793">
        <w:rPr>
          <w:rFonts w:ascii="Arial" w:hAnsi="Arial" w:cs="Arial"/>
          <w:noProof/>
        </w:rPr>
        <w:tab/>
        <w:t xml:space="preserve">Pulver WH, Taubman MA, Smith DJ. Immune components in normal and inflamed human dental pulp. Arch Oral Biol. 1977;22: 103-111.   </w:t>
      </w:r>
    </w:p>
    <w:p w14:paraId="6095A881"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7.</w:t>
      </w:r>
      <w:r w:rsidRPr="00DC4793">
        <w:rPr>
          <w:rFonts w:ascii="Arial" w:hAnsi="Arial" w:cs="Arial"/>
          <w:noProof/>
        </w:rPr>
        <w:tab/>
        <w:t xml:space="preserve">Speer MI, Madonia JV, Heuer MA. Quantitative evaluation of the immunocompetence of the dental pulp. J Endod. 1977;3: 418-423.   </w:t>
      </w:r>
    </w:p>
    <w:p w14:paraId="67BF62DA"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8.</w:t>
      </w:r>
      <w:r w:rsidRPr="00DC4793">
        <w:rPr>
          <w:rFonts w:ascii="Arial" w:hAnsi="Arial" w:cs="Arial"/>
          <w:noProof/>
        </w:rPr>
        <w:tab/>
        <w:t xml:space="preserve">Messelt EB, Skogedal O, Eriksen HM. Lactate dehydrogenase (LDH) isoenzyme pattern in normal and inflamed human dental pulp. Acta Odontol Scand. 1978;36: 345-348.   </w:t>
      </w:r>
    </w:p>
    <w:p w14:paraId="08F9C55E" w14:textId="5819C684"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29.</w:t>
      </w:r>
      <w:r w:rsidRPr="00DC4793">
        <w:rPr>
          <w:rFonts w:ascii="Arial" w:hAnsi="Arial" w:cs="Arial"/>
          <w:noProof/>
        </w:rPr>
        <w:tab/>
        <w:t xml:space="preserve">Viti M, Barucchi AM, </w:t>
      </w:r>
      <w:r w:rsidR="00642AA2" w:rsidRPr="00DC4793">
        <w:rPr>
          <w:rFonts w:ascii="Arial" w:hAnsi="Arial" w:cs="Arial"/>
          <w:noProof/>
        </w:rPr>
        <w:t xml:space="preserve">Leprini A, Mazza A, Gaviano E. </w:t>
      </w:r>
      <w:r w:rsidRPr="00DC4793">
        <w:rPr>
          <w:rFonts w:ascii="Arial" w:hAnsi="Arial" w:cs="Arial"/>
          <w:noProof/>
        </w:rPr>
        <w:t>Activity of a nonspecific esterase (ANAE</w:t>
      </w:r>
      <w:r w:rsidR="00642AA2" w:rsidRPr="00DC4793">
        <w:rPr>
          <w:rFonts w:ascii="Arial" w:hAnsi="Arial" w:cs="Arial"/>
          <w:noProof/>
        </w:rPr>
        <w:t>) on inflamed human pulp tissue</w:t>
      </w:r>
      <w:r w:rsidRPr="00DC4793">
        <w:rPr>
          <w:rFonts w:ascii="Arial" w:hAnsi="Arial" w:cs="Arial"/>
          <w:noProof/>
        </w:rPr>
        <w:t xml:space="preserve">. Parodontol Stomatol (Nuova). 1985;24: 25-30.  PMID: 3939009 </w:t>
      </w:r>
    </w:p>
    <w:p w14:paraId="2ECCA28F"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0.</w:t>
      </w:r>
      <w:r w:rsidRPr="00DC4793">
        <w:rPr>
          <w:rFonts w:ascii="Arial" w:hAnsi="Arial" w:cs="Arial"/>
          <w:noProof/>
        </w:rPr>
        <w:tab/>
        <w:t xml:space="preserve">Gregoire G, Terrie B. Identification of lymphocyte antigens in human dental pulps. J Oral Pathol Med. 1990;19: 246-250.  PMID: 1698220 </w:t>
      </w:r>
    </w:p>
    <w:p w14:paraId="38A2AB47"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1.</w:t>
      </w:r>
      <w:r w:rsidRPr="00DC4793">
        <w:rPr>
          <w:rFonts w:ascii="Arial" w:hAnsi="Arial" w:cs="Arial"/>
          <w:noProof/>
        </w:rPr>
        <w:tab/>
        <w:t xml:space="preserve">Davis WL, Jacoby BH, Craig KR, Wagner G, Harrison JW. Copper-zinc superoxide dismutase activity in normal and inflamed human dental pulp tissue. J Endod. 1991;17: 316-318.  PMID: 1779216 </w:t>
      </w:r>
    </w:p>
    <w:p w14:paraId="76DC59F0"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2.</w:t>
      </w:r>
      <w:r w:rsidRPr="00DC4793">
        <w:rPr>
          <w:rFonts w:ascii="Arial" w:hAnsi="Arial" w:cs="Arial"/>
          <w:noProof/>
        </w:rPr>
        <w:tab/>
        <w:t xml:space="preserve">Grossi GB, Borrello S, Giuliani M, Galeotti T, Miani C. Copper-zinc superoxide dismutase in human and animal dental pulp. J Dent. 1991;19: 319-321.  PMID: 1666897 </w:t>
      </w:r>
    </w:p>
    <w:p w14:paraId="658A1DCA"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3.</w:t>
      </w:r>
      <w:r w:rsidRPr="00DC4793">
        <w:rPr>
          <w:rFonts w:ascii="Arial" w:hAnsi="Arial" w:cs="Arial"/>
          <w:noProof/>
        </w:rPr>
        <w:tab/>
        <w:t xml:space="preserve">McClanahan SB, Turner DW, Kaminski EJ, Osetek EM, Heuer MA. Natural modifiers of the inflammatory process in the human dental pulp. J Endod. 1991;17: 589-593.  PMID: 1726472 </w:t>
      </w:r>
    </w:p>
    <w:p w14:paraId="1444A525" w14:textId="1242F0BF"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4.</w:t>
      </w:r>
      <w:r w:rsidRPr="00DC4793">
        <w:rPr>
          <w:rFonts w:ascii="Arial" w:hAnsi="Arial" w:cs="Arial"/>
          <w:noProof/>
        </w:rPr>
        <w:tab/>
        <w:t xml:space="preserve">Proctor ME, Turner DW, Kaminski EJ, Osetek EM, Heuer MA. </w:t>
      </w:r>
      <w:r w:rsidR="00642AA2" w:rsidRPr="00DC4793">
        <w:rPr>
          <w:rFonts w:ascii="Arial" w:hAnsi="Arial" w:cs="Arial"/>
          <w:noProof/>
        </w:rPr>
        <w:t>Determination and relationship of c-reactive protein in human dental pulps and in serum.</w:t>
      </w:r>
      <w:r w:rsidRPr="00DC4793">
        <w:rPr>
          <w:rFonts w:ascii="Arial" w:hAnsi="Arial" w:cs="Arial"/>
          <w:noProof/>
        </w:rPr>
        <w:t xml:space="preserve"> J Endod. 1991;17: 265-270. doi: 10.1016/s0099-2399(06)81864-9 </w:t>
      </w:r>
    </w:p>
    <w:p w14:paraId="1D108E48"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5.</w:t>
      </w:r>
      <w:r w:rsidRPr="00DC4793">
        <w:rPr>
          <w:rFonts w:ascii="Arial" w:hAnsi="Arial" w:cs="Arial"/>
          <w:noProof/>
        </w:rPr>
        <w:tab/>
        <w:t xml:space="preserve">Rauschenberger CR, Turner DW, Kaminski EJ, Osetek EM. Human polymorphonuclear granule components: relative levels detected by a modified enzyme-linked immunosorbent assay in normal and inflamed dental pulps. J Endod. 1991;17: 531-536.  PMID: 1812201 </w:t>
      </w:r>
    </w:p>
    <w:p w14:paraId="6DF9A989" w14:textId="12F1E2AB"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6.</w:t>
      </w:r>
      <w:r w:rsidRPr="00DC4793">
        <w:rPr>
          <w:rFonts w:ascii="Arial" w:hAnsi="Arial" w:cs="Arial"/>
          <w:noProof/>
        </w:rPr>
        <w:tab/>
        <w:t>Skaljac-Staudt G, Ci</w:t>
      </w:r>
      <w:r w:rsidR="00642AA2" w:rsidRPr="00DC4793">
        <w:rPr>
          <w:rFonts w:ascii="Arial" w:hAnsi="Arial" w:cs="Arial"/>
          <w:noProof/>
        </w:rPr>
        <w:t xml:space="preserve">glar I, Sutalo J, Cvoriscec D. </w:t>
      </w:r>
      <w:r w:rsidRPr="00DC4793">
        <w:rPr>
          <w:rFonts w:ascii="Arial" w:hAnsi="Arial" w:cs="Arial"/>
          <w:noProof/>
        </w:rPr>
        <w:t>Quantitative evaluation of the immunoglobulin G, A</w:t>
      </w:r>
      <w:r w:rsidR="00642AA2" w:rsidRPr="00DC4793">
        <w:rPr>
          <w:rFonts w:ascii="Arial" w:hAnsi="Arial" w:cs="Arial"/>
          <w:noProof/>
        </w:rPr>
        <w:t xml:space="preserve"> and M in the human dental pulp</w:t>
      </w:r>
      <w:r w:rsidRPr="00DC4793">
        <w:rPr>
          <w:rFonts w:ascii="Arial" w:hAnsi="Arial" w:cs="Arial"/>
          <w:noProof/>
        </w:rPr>
        <w:t xml:space="preserve">. Acta Stomatol Croat. 1991;25: 33-38.  PMID: 1819926 </w:t>
      </w:r>
    </w:p>
    <w:p w14:paraId="4AA6F1F7"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7.</w:t>
      </w:r>
      <w:r w:rsidRPr="00DC4793">
        <w:rPr>
          <w:rFonts w:ascii="Arial" w:hAnsi="Arial" w:cs="Arial"/>
          <w:noProof/>
        </w:rPr>
        <w:tab/>
        <w:t xml:space="preserve">Rauschenberger CR, McClanahan SB, Pederson ED, Turner DW, Kaminski EJ. Comparison of human polymorphonuclear neutrophil elastase, polymorphonuclear neutrophil cathepsin-G, and alpha 2-macroglobulin levels in healthy and inflamed dental pulps. J Endod. 1994;20: 546-550.  PMID: 7543925 </w:t>
      </w:r>
    </w:p>
    <w:p w14:paraId="11E573FF"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8.</w:t>
      </w:r>
      <w:r w:rsidRPr="00DC4793">
        <w:rPr>
          <w:rFonts w:ascii="Arial" w:hAnsi="Arial" w:cs="Arial"/>
          <w:noProof/>
        </w:rPr>
        <w:tab/>
        <w:t xml:space="preserve">Goodis H, Saeki K. Identification of bradykinin, substance P, and neurokinin A in human dental pulp. J Endod. 1997;23: 201-203.   </w:t>
      </w:r>
    </w:p>
    <w:p w14:paraId="21A72266"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39.</w:t>
      </w:r>
      <w:r w:rsidRPr="00DC4793">
        <w:rPr>
          <w:rFonts w:ascii="Arial" w:hAnsi="Arial" w:cs="Arial"/>
          <w:noProof/>
        </w:rPr>
        <w:tab/>
        <w:t xml:space="preserve">Sawa Y, Yoshida S, Shibata KI, Suzuki M, Mukaida A. Vascular endothelium of human dental pulp expresses diverse adhesion molecules for leukocyte emigration. Tissue Cell. 1998;30: 281-291.  PMID: 9661300 </w:t>
      </w:r>
    </w:p>
    <w:p w14:paraId="2B88CD20"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0.</w:t>
      </w:r>
      <w:r w:rsidRPr="00DC4793">
        <w:rPr>
          <w:rFonts w:ascii="Arial" w:hAnsi="Arial" w:cs="Arial"/>
          <w:noProof/>
        </w:rPr>
        <w:tab/>
        <w:t xml:space="preserve">Barkhordar RA, Hayashi C, Hussain MZ. Detection of interleukin-6 in human dental pulp and periapical lesions. Endod Dent Traumatol. 1999;15: 26-27.  PMID: 10219150 </w:t>
      </w:r>
    </w:p>
    <w:p w14:paraId="2CE1EE45"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1.</w:t>
      </w:r>
      <w:r w:rsidRPr="00DC4793">
        <w:rPr>
          <w:rFonts w:ascii="Arial" w:hAnsi="Arial" w:cs="Arial"/>
          <w:noProof/>
        </w:rPr>
        <w:tab/>
        <w:t xml:space="preserve">Guo X, Niu Z, Xiao M, Yue L, Lu H. Detection of interleukin-8 in exudates from normal and inflamed human dental pulp tissues. Chin J Dent Res. 2000;3: 63-66.  PMID: 11314344 </w:t>
      </w:r>
    </w:p>
    <w:p w14:paraId="51C801CC"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2.</w:t>
      </w:r>
      <w:r w:rsidRPr="00DC4793">
        <w:rPr>
          <w:rFonts w:ascii="Arial" w:hAnsi="Arial" w:cs="Arial"/>
          <w:noProof/>
        </w:rPr>
        <w:tab/>
        <w:t xml:space="preserve">Hahn CL, Best AM, Tew JG. Cytokine induction by Streptococcus mutans and pulpal pathogenesis. Infect Immun. 2000;68: 6785-6789.  PMID: 11083796 </w:t>
      </w:r>
    </w:p>
    <w:p w14:paraId="31062A4E" w14:textId="6491661A"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3.</w:t>
      </w:r>
      <w:r w:rsidRPr="00DC4793">
        <w:rPr>
          <w:rFonts w:ascii="Arial" w:hAnsi="Arial" w:cs="Arial"/>
          <w:noProof/>
        </w:rPr>
        <w:tab/>
        <w:t xml:space="preserve">Ohnishi T, Suwa M, Oyama T, Arakaki N, Torii M, Daikuhara Y. Prostaglandin E-2 predominantly induces production of hepatocyte growth factor/scatter factor in human dental pulp in acute inflammation. J Dent Res. 2000;79: 748-755. </w:t>
      </w:r>
    </w:p>
    <w:p w14:paraId="51CD4C88"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4.</w:t>
      </w:r>
      <w:r w:rsidRPr="00DC4793">
        <w:rPr>
          <w:rFonts w:ascii="Arial" w:hAnsi="Arial" w:cs="Arial"/>
          <w:noProof/>
        </w:rPr>
        <w:tab/>
        <w:t xml:space="preserve">Rodd HD, Boissonade FM. Substance P expression in human tooth pulp in relation to caries and pain experience. Eur J Oral Sci. 2000;108: 467-474.  PMID: 11153921 </w:t>
      </w:r>
    </w:p>
    <w:p w14:paraId="62A4EFAA"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5.</w:t>
      </w:r>
      <w:r w:rsidRPr="00DC4793">
        <w:rPr>
          <w:rFonts w:ascii="Arial" w:hAnsi="Arial" w:cs="Arial"/>
          <w:noProof/>
        </w:rPr>
        <w:tab/>
        <w:t xml:space="preserve">Kuntz KA, Brown CE, Jr., Legan JJ, Kafrawy AH. An immunohistochemical study of osteoprotegerin in the human dental pulp. J Endod. 2001;27: 666-669.  PMID: 11716077 </w:t>
      </w:r>
    </w:p>
    <w:p w14:paraId="1B959A79"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6.</w:t>
      </w:r>
      <w:r w:rsidRPr="00DC4793">
        <w:rPr>
          <w:rFonts w:ascii="Arial" w:hAnsi="Arial" w:cs="Arial"/>
          <w:noProof/>
        </w:rPr>
        <w:tab/>
        <w:t xml:space="preserve">Nup C, Rosenberg P, Linke H, Tordik P. Quantitation of catecholamines in inflamed human dental pulp by high-performance liquid chromatography. J Endod. 2001;27: 73-75.  PMID: 11491641 </w:t>
      </w:r>
    </w:p>
    <w:p w14:paraId="151CB558"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7.</w:t>
      </w:r>
      <w:r w:rsidRPr="00DC4793">
        <w:rPr>
          <w:rFonts w:ascii="Arial" w:hAnsi="Arial" w:cs="Arial"/>
          <w:noProof/>
        </w:rPr>
        <w:tab/>
        <w:t xml:space="preserve">Jukic S, Talan-Hranilovic J, Bukovic D, Miletic I, Neziri E. Nicotinamide adenine dinucleotide phosphate-diaphorase (NADPH-d) histochemistry detecting NOS in healthy and chronically inflamed pulp. Coll Antropol. 2002;26: 681-688.  PMID: 12528299 </w:t>
      </w:r>
    </w:p>
    <w:p w14:paraId="6164B3D1"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8.</w:t>
      </w:r>
      <w:r w:rsidRPr="00DC4793">
        <w:rPr>
          <w:rFonts w:ascii="Arial" w:hAnsi="Arial" w:cs="Arial"/>
          <w:noProof/>
        </w:rPr>
        <w:tab/>
        <w:t xml:space="preserve">Shin SJ, Lee JI, Baek SH, Lim SS. Tissue levels of matrix metalloproteinases in pulps and periapical lesions. J Endod. 2002;28: 313-315.  PMID: 12043871 </w:t>
      </w:r>
    </w:p>
    <w:p w14:paraId="660038AD"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49.</w:t>
      </w:r>
      <w:r w:rsidRPr="00DC4793">
        <w:rPr>
          <w:rFonts w:ascii="Arial" w:hAnsi="Arial" w:cs="Arial"/>
          <w:noProof/>
        </w:rPr>
        <w:tab/>
        <w:t xml:space="preserve">Pimenta FJ, Sa AR, Gomez RS. Lymphangiogenesis in human dental pulp. Int Endod J. 2003;36: 853-856.  PMID: 14641424 </w:t>
      </w:r>
    </w:p>
    <w:p w14:paraId="762253E0"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0.</w:t>
      </w:r>
      <w:r w:rsidRPr="00DC4793">
        <w:rPr>
          <w:rFonts w:ascii="Arial" w:hAnsi="Arial" w:cs="Arial"/>
          <w:noProof/>
        </w:rPr>
        <w:tab/>
        <w:t xml:space="preserve">McLachlan JL, Sloan AJ, Smith AJ, Landini G, Cooper PR. S100 and cytokine expression in caries. Infect Immun. 2004;72: 4102-4108.  PMID: 15213155 </w:t>
      </w:r>
    </w:p>
    <w:p w14:paraId="32DE9216"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1.</w:t>
      </w:r>
      <w:r w:rsidRPr="00DC4793">
        <w:rPr>
          <w:rFonts w:ascii="Arial" w:hAnsi="Arial" w:cs="Arial"/>
          <w:noProof/>
        </w:rPr>
        <w:tab/>
        <w:t xml:space="preserve">Paakkonen V, Ohlmeier S, Bergmann U, Larmas M, Salo T, Tjaderhane L. Analysis of gene and protein expression in healthy and carious tooth pulp with cDNA microarray and two-dimensional gel electrophoresis. Eur J Oral Sci. 2005;113: 369-379.  PMID: 16202023 </w:t>
      </w:r>
    </w:p>
    <w:p w14:paraId="7218F820"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2.</w:t>
      </w:r>
      <w:r w:rsidRPr="00DC4793">
        <w:rPr>
          <w:rFonts w:ascii="Arial" w:hAnsi="Arial" w:cs="Arial"/>
          <w:noProof/>
        </w:rPr>
        <w:tab/>
        <w:t xml:space="preserve">Dourou V, Lyroudia K, Karayannopoulou G, Papadimitriou C, Molyvdas I. Comparative evaluation of neural tissue antigens--neurofilament protein (NF), peripherin (PRP), S100B protein (S100B), neuron-specific enolase (NSE) and chromogranin-A (CgA)--in both normal and inflamed human mature dental pulp. Acta Histochem. 2006;108: 343-350.  PMID: 16919707 </w:t>
      </w:r>
    </w:p>
    <w:p w14:paraId="3C7B599B"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3.</w:t>
      </w:r>
      <w:r w:rsidRPr="00DC4793">
        <w:rPr>
          <w:rFonts w:ascii="Arial" w:hAnsi="Arial" w:cs="Arial"/>
          <w:noProof/>
        </w:rPr>
        <w:tab/>
        <w:t xml:space="preserve">El Karim IA, Lamey PJ, Linden GJ, Awawdeh LA, Lundy FT. Caries-induced changes in the expression of pulpal neuropeptide Y. Eur J Oral Sci. 2006;114: 133-137.  PMID: 16630305 </w:t>
      </w:r>
    </w:p>
    <w:p w14:paraId="48011979"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4.</w:t>
      </w:r>
      <w:r w:rsidRPr="00DC4793">
        <w:rPr>
          <w:rFonts w:ascii="Arial" w:hAnsi="Arial" w:cs="Arial"/>
          <w:noProof/>
        </w:rPr>
        <w:tab/>
        <w:t xml:space="preserve">Rodd HD, Boissonade FM. Immunocytochemical investigation of immune cells within human primary and permanent tooth pulp. Int J Paediatr Dent. 2006;16: 2-9.  PMID: 16364087 </w:t>
      </w:r>
    </w:p>
    <w:p w14:paraId="07130787" w14:textId="5BC62236"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5.</w:t>
      </w:r>
      <w:r w:rsidRPr="00DC4793">
        <w:rPr>
          <w:rFonts w:ascii="Arial" w:hAnsi="Arial" w:cs="Arial"/>
          <w:noProof/>
        </w:rPr>
        <w:tab/>
        <w:t xml:space="preserve">El Karim IA, Lamey PJ, Linden GJ, Lundy FT. Neuropeptide Y Y1 receptor in human dental pulp cells of noncarious and carious teeth. Int Endod J. 2008;41: 850-855. doi: 10.1111/j.1365-2591.2008.01436.x PMID: 18699789 </w:t>
      </w:r>
    </w:p>
    <w:p w14:paraId="6FE2E29A" w14:textId="4CA289D3"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6.</w:t>
      </w:r>
      <w:r w:rsidRPr="00DC4793">
        <w:rPr>
          <w:rFonts w:ascii="Arial" w:hAnsi="Arial" w:cs="Arial"/>
          <w:noProof/>
        </w:rPr>
        <w:tab/>
        <w:t xml:space="preserve">Wang X, Zhang Q, Chen Z, Zhang L. Immunohistochemical localization of LIM mineralization protein 1 in pulp-dentin complex of human teeth with normal and pathologic conditions. J Endod. 2008;34: 143-147. doi: 10.1016/j.joen.2007.10.015 PMID: 18215669 </w:t>
      </w:r>
    </w:p>
    <w:p w14:paraId="1954FA2F"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7.</w:t>
      </w:r>
      <w:r w:rsidRPr="00DC4793">
        <w:rPr>
          <w:rFonts w:ascii="Arial" w:hAnsi="Arial" w:cs="Arial"/>
          <w:noProof/>
        </w:rPr>
        <w:tab/>
        <w:t xml:space="preserve">Warren CA, Mok L, Gordon S, Fouad AF, Gold MS. Quantification of neural protein in extirpated tooth pulp. J Endod. 2008;34: 7-10.  PMID: 18155483 </w:t>
      </w:r>
    </w:p>
    <w:p w14:paraId="645EA11D"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8.</w:t>
      </w:r>
      <w:r w:rsidRPr="00DC4793">
        <w:rPr>
          <w:rFonts w:ascii="Arial" w:hAnsi="Arial" w:cs="Arial"/>
          <w:noProof/>
        </w:rPr>
        <w:tab/>
        <w:t xml:space="preserve">Zhang ZM, Gao X, Wang CK, Zhang YY. Expression of monocyte chemoattractant protein-1 in pulp tissue in patients with pulpitis and its significance. Journal of Jilin University Medicine Edition. 2008;34: 1035-1037.   </w:t>
      </w:r>
    </w:p>
    <w:p w14:paraId="5FD3204F"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59.</w:t>
      </w:r>
      <w:r w:rsidRPr="00DC4793">
        <w:rPr>
          <w:rFonts w:ascii="Arial" w:hAnsi="Arial" w:cs="Arial"/>
          <w:noProof/>
        </w:rPr>
        <w:tab/>
        <w:t xml:space="preserve">Vavilova T, Ostrovskaya I, Axenova L, Buneeva O, Medvedev A. Monoamine oxidase and semicarbazide sensitive amine oxidase activities in normal and inflamed human dental pulp. Med Sci Monit. 2009;15: BR289-292.  PMID: 19789505 </w:t>
      </w:r>
    </w:p>
    <w:p w14:paraId="3BC13B6D" w14:textId="738BC5C8"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0.</w:t>
      </w:r>
      <w:r w:rsidRPr="00DC4793">
        <w:rPr>
          <w:rFonts w:ascii="Arial" w:hAnsi="Arial" w:cs="Arial"/>
          <w:noProof/>
        </w:rPr>
        <w:tab/>
        <w:t xml:space="preserve">Cardoso FP, Viana MB, Sobrinho AP, Diniz MG, Brito JA, Gomes CC, et al. Methylation pattern of the IFN-gamma gene in human dental pulp. J Endod. 2010;36: 642-646. doi: 10.1016/j.joen.2009.12.017 PMID: 20307737 </w:t>
      </w:r>
    </w:p>
    <w:p w14:paraId="13ADFEC9" w14:textId="0B178733"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1.</w:t>
      </w:r>
      <w:r w:rsidRPr="00DC4793">
        <w:rPr>
          <w:rFonts w:ascii="Arial" w:hAnsi="Arial" w:cs="Arial"/>
          <w:noProof/>
        </w:rPr>
        <w:tab/>
        <w:t xml:space="preserve">Korkmaz Y, Lang H, Beikler T, Cho B, Behrends S, Bloch W, et al. Irreversible inflammation is associated with decreased levels of the alpha1-, beta1-, and alpha2-subunits of sGC in human odontoblasts. J Dent Res. 2011;90: 517-522. doi: 10.1177/0022034510390808 PMID: 21212316 </w:t>
      </w:r>
    </w:p>
    <w:p w14:paraId="0FF9E9D4" w14:textId="21EF9350"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2.</w:t>
      </w:r>
      <w:r w:rsidRPr="00DC4793">
        <w:rPr>
          <w:rFonts w:ascii="Arial" w:hAnsi="Arial" w:cs="Arial"/>
          <w:noProof/>
        </w:rPr>
        <w:tab/>
        <w:t xml:space="preserve">Lee YY, Chan CH, Hung SL, Chen YC, Lee YH, Yang SF. Up-regulation of Nucleotide-binding Oligomerization Domain 1 in Inflamed Human Dental Pulp. J Endod. 2011;37: 1370-1375. </w:t>
      </w:r>
      <w:r w:rsidR="00642AA2" w:rsidRPr="00DC4793">
        <w:rPr>
          <w:rFonts w:ascii="Arial" w:hAnsi="Arial" w:cs="Arial"/>
          <w:noProof/>
        </w:rPr>
        <w:t>doi: 10.1016/j.joen.2011.06.008</w:t>
      </w:r>
    </w:p>
    <w:p w14:paraId="1CA274F1" w14:textId="76169562"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3.</w:t>
      </w:r>
      <w:r w:rsidRPr="00DC4793">
        <w:rPr>
          <w:rFonts w:ascii="Arial" w:hAnsi="Arial" w:cs="Arial"/>
          <w:noProof/>
        </w:rPr>
        <w:tab/>
        <w:t>Zhao D</w:t>
      </w:r>
      <w:r w:rsidR="00642AA2" w:rsidRPr="00DC4793">
        <w:rPr>
          <w:rFonts w:ascii="Arial" w:hAnsi="Arial" w:cs="Arial"/>
          <w:noProof/>
        </w:rPr>
        <w:t xml:space="preserve">F, Gong QM, Ling JQ, Zhang XF. </w:t>
      </w:r>
      <w:r w:rsidRPr="00DC4793">
        <w:rPr>
          <w:rFonts w:ascii="Arial" w:hAnsi="Arial" w:cs="Arial"/>
          <w:noProof/>
        </w:rPr>
        <w:t>Macrophage migration-inhibitory factors expression and its effects on prol</w:t>
      </w:r>
      <w:r w:rsidR="00642AA2" w:rsidRPr="00DC4793">
        <w:rPr>
          <w:rFonts w:ascii="Arial" w:hAnsi="Arial" w:cs="Arial"/>
          <w:noProof/>
        </w:rPr>
        <w:t>iferation in human dental pulps</w:t>
      </w:r>
      <w:r w:rsidRPr="00DC4793">
        <w:rPr>
          <w:rFonts w:ascii="Arial" w:hAnsi="Arial" w:cs="Arial"/>
          <w:noProof/>
        </w:rPr>
        <w:t xml:space="preserve">. Chung-Hua Kou Chiang i Hsueh Tsa Chih Chinese Journal of Stomatology. 2011;46: 484-488.  PMID: 22169746 </w:t>
      </w:r>
    </w:p>
    <w:p w14:paraId="0FE62CFF"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4.</w:t>
      </w:r>
      <w:r w:rsidRPr="00DC4793">
        <w:rPr>
          <w:rFonts w:ascii="Arial" w:hAnsi="Arial" w:cs="Arial"/>
          <w:noProof/>
        </w:rPr>
        <w:tab/>
        <w:t xml:space="preserve">Evrosimovska B, Dimova C, Kovacevska I, Panov S. Concentration of collagenases (MMP-1, -8, -13) in patients with chronically inflamed dental pulp tissue. Makedonska Akademija na Naukite i Umetnostite Oddelenie Za Bioloshki i Meditsinski Nauki Prilozi. 2012;33: 191-204.  PMID: 23425881 </w:t>
      </w:r>
    </w:p>
    <w:p w14:paraId="0157AABC"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5.</w:t>
      </w:r>
      <w:r w:rsidRPr="00DC4793">
        <w:rPr>
          <w:rFonts w:ascii="Arial" w:hAnsi="Arial" w:cs="Arial"/>
          <w:noProof/>
        </w:rPr>
        <w:tab/>
        <w:t xml:space="preserve">Petrini M, Ferrante M, Ciavarelli L, Brunetti L, Vacca M, Spoto G. Prostaglandin E2 to diagnose between reversible and irreversible pulpitis. Int J Immunopathol Pharmacol. 2012;25: 157-163.  PMID: 22507328 </w:t>
      </w:r>
    </w:p>
    <w:p w14:paraId="6008462E" w14:textId="08CFE91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6.</w:t>
      </w:r>
      <w:r w:rsidRPr="00DC4793">
        <w:rPr>
          <w:rFonts w:ascii="Arial" w:hAnsi="Arial" w:cs="Arial"/>
          <w:noProof/>
        </w:rPr>
        <w:tab/>
        <w:t xml:space="preserve">Martin-Gonzalez J, Sanchez-Jimenez F, Perez-Perez A, Carmona-Fernandez A, Sanchez-Margalet V, Segura-Egea JJ. Leptin expression in healthy and inflamed human dental pulp. Int Endod J. 2013;46: 442-448. doi: 10.1111/iej.12009 </w:t>
      </w:r>
    </w:p>
    <w:p w14:paraId="1C7995BE"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7.</w:t>
      </w:r>
      <w:r w:rsidRPr="00DC4793">
        <w:rPr>
          <w:rFonts w:ascii="Arial" w:hAnsi="Arial" w:cs="Arial"/>
          <w:noProof/>
        </w:rPr>
        <w:tab/>
        <w:t xml:space="preserve">Pekovic DD, Fillery ED. Identification of bacteria in immunopathologic mechanisms of human dental pulp. Oral surgery, oral medicine, and oral pathology. 1984;57: 652-661.   </w:t>
      </w:r>
    </w:p>
    <w:p w14:paraId="23F0C0C3" w14:textId="0615E6FC"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8.</w:t>
      </w:r>
      <w:r w:rsidRPr="00DC4793">
        <w:rPr>
          <w:rFonts w:ascii="Arial" w:hAnsi="Arial" w:cs="Arial"/>
          <w:noProof/>
        </w:rPr>
        <w:tab/>
        <w:t xml:space="preserve">Jacoby BH, Davis WL, Craig KR, Wagner G, Farmer GR, Harrison JW. </w:t>
      </w:r>
      <w:r w:rsidR="006D2048" w:rsidRPr="00DC4793">
        <w:rPr>
          <w:rFonts w:ascii="Arial" w:hAnsi="Arial" w:cs="Arial"/>
          <w:noProof/>
        </w:rPr>
        <w:t>An ultrastructural and immunohistochemical study of human dental-pulp - identification of weibel-palade bodies and von willebrand factor in pulp endothelial cells.</w:t>
      </w:r>
      <w:r w:rsidRPr="00DC4793">
        <w:rPr>
          <w:rFonts w:ascii="Arial" w:hAnsi="Arial" w:cs="Arial"/>
          <w:noProof/>
        </w:rPr>
        <w:t xml:space="preserve"> J Endod. 1991;17: 150-155. </w:t>
      </w:r>
    </w:p>
    <w:p w14:paraId="0FE93364"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69.</w:t>
      </w:r>
      <w:r w:rsidRPr="00DC4793">
        <w:rPr>
          <w:rFonts w:ascii="Arial" w:hAnsi="Arial" w:cs="Arial"/>
          <w:noProof/>
        </w:rPr>
        <w:tab/>
        <w:t xml:space="preserve">Casasco A, Casasco M, Ciuffreda M, Springall DR, Calligaro A, Bianchi S, et al. Immunohistochemical evidence for the occurrence of endothelin in the vascular endothelium of normal and inflamed human dental pulp. J Dent Res. 1992;71: 475-477.  PMID: 1573079 </w:t>
      </w:r>
    </w:p>
    <w:p w14:paraId="440E845D"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0.</w:t>
      </w:r>
      <w:r w:rsidRPr="00DC4793">
        <w:rPr>
          <w:rFonts w:ascii="Arial" w:hAnsi="Arial" w:cs="Arial"/>
          <w:noProof/>
        </w:rPr>
        <w:tab/>
        <w:t xml:space="preserve">Izumi T, Kobayashi I, Okamura K, Sakai H. Immunohistochemical study on the immunocompetent cells of the pulp in human non-carious and carious teeth. Arch Oral Biol. 1995;40: 609-614.  PMID: 7575232 </w:t>
      </w:r>
    </w:p>
    <w:p w14:paraId="5EBCA8C3" w14:textId="4FFE0E0D"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1.</w:t>
      </w:r>
      <w:r w:rsidRPr="00DC4793">
        <w:rPr>
          <w:rFonts w:ascii="Arial" w:hAnsi="Arial" w:cs="Arial"/>
          <w:noProof/>
        </w:rPr>
        <w:tab/>
        <w:t xml:space="preserve">Wu H, Wen L. Immunohistochemical study of T and B cells in dental pulp. </w:t>
      </w:r>
      <w:r w:rsidR="00396FB4" w:rsidRPr="00DC4793">
        <w:rPr>
          <w:rFonts w:ascii="Arial" w:hAnsi="Arial" w:cs="Arial"/>
          <w:noProof/>
        </w:rPr>
        <w:t>Zhonghua Kou Qiang Yi Xue Za Zhi.</w:t>
      </w:r>
      <w:r w:rsidRPr="00DC4793">
        <w:rPr>
          <w:rFonts w:ascii="Arial" w:hAnsi="Arial" w:cs="Arial"/>
          <w:noProof/>
        </w:rPr>
        <w:t xml:space="preserve"> 1995;30: 346-348.   </w:t>
      </w:r>
    </w:p>
    <w:p w14:paraId="71BBED59"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2.</w:t>
      </w:r>
      <w:r w:rsidRPr="00DC4793">
        <w:rPr>
          <w:rFonts w:ascii="Arial" w:hAnsi="Arial" w:cs="Arial"/>
          <w:noProof/>
        </w:rPr>
        <w:tab/>
        <w:t xml:space="preserve">Kobayashi I, Izumi T, Okamura K, Matsuo K, Ishibashi Y, Sakai H. Biological behavior of human dental pulp cells in response to carious stimuli analyzed by PCNA immunostaining and AgNOR staining. Caries Res. 1996;30: 225-230.  PMID: 8860034 </w:t>
      </w:r>
    </w:p>
    <w:p w14:paraId="4B6FDE8D"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3.</w:t>
      </w:r>
      <w:r w:rsidRPr="00DC4793">
        <w:rPr>
          <w:rFonts w:ascii="Arial" w:hAnsi="Arial" w:cs="Arial"/>
          <w:noProof/>
        </w:rPr>
        <w:tab/>
        <w:t xml:space="preserve">Marchetti C. Weibel-Palade bodies and lymphatic endothelium: observations in the lymphatic vessels of normal and inflamed human dental pulps. Vasa. 1996;25: 337-340.  PMID: 8956550 </w:t>
      </w:r>
    </w:p>
    <w:p w14:paraId="76CEE430"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4.</w:t>
      </w:r>
      <w:r w:rsidRPr="00DC4793">
        <w:rPr>
          <w:rFonts w:ascii="Arial" w:hAnsi="Arial" w:cs="Arial"/>
          <w:noProof/>
        </w:rPr>
        <w:tab/>
        <w:t xml:space="preserve">Zerosi C, Giardino L, Lafornara D, Scarola V. Presence of Russel bodies in chronic dental pulp inflammation. Minerva Stomatol. 1999;48: 307-310.   </w:t>
      </w:r>
    </w:p>
    <w:p w14:paraId="01DB1D34"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5.</w:t>
      </w:r>
      <w:r w:rsidRPr="00DC4793">
        <w:rPr>
          <w:rFonts w:ascii="Arial" w:hAnsi="Arial" w:cs="Arial"/>
          <w:noProof/>
        </w:rPr>
        <w:tab/>
        <w:t xml:space="preserve">Mousavi SB, Talebi A, Kianoosh S. Immunohistochemical assessment of natural killer cells in normal and inflamed dental pulps. J Res Med Sci. 2006;11: 119-121.   </w:t>
      </w:r>
    </w:p>
    <w:p w14:paraId="2682AE9B"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6.</w:t>
      </w:r>
      <w:r w:rsidRPr="00DC4793">
        <w:rPr>
          <w:rFonts w:ascii="Arial" w:hAnsi="Arial" w:cs="Arial"/>
          <w:noProof/>
        </w:rPr>
        <w:tab/>
        <w:t xml:space="preserve">Pisterna GV, Siragusa M. CD44 Presence in inflamed pulp tissue. J Endod. 2007;33: 1203-1207.  PMID: 17889690 </w:t>
      </w:r>
    </w:p>
    <w:p w14:paraId="592E1CE2"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7.</w:t>
      </w:r>
      <w:r w:rsidRPr="00DC4793">
        <w:rPr>
          <w:rFonts w:ascii="Arial" w:hAnsi="Arial" w:cs="Arial"/>
          <w:noProof/>
        </w:rPr>
        <w:tab/>
        <w:t xml:space="preserve">Manolea H, Mogoanta L, Margaritescu C, Deva V, Surlin P, Caraivan O. Immunohistochemical aspects of the evaluation of the inflammatory answer of the dental pulp. Rom J Morphol Embryol. 2008;50: 207-212.   </w:t>
      </w:r>
    </w:p>
    <w:p w14:paraId="7D848451" w14:textId="258E592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8.</w:t>
      </w:r>
      <w:r w:rsidRPr="00DC4793">
        <w:rPr>
          <w:rFonts w:ascii="Arial" w:hAnsi="Arial" w:cs="Arial"/>
          <w:noProof/>
        </w:rPr>
        <w:tab/>
        <w:t xml:space="preserve">Rosaline H, Satish ES, Kandaswamy D. Detection of presence or absence of herpes simplex virus, Epstein Barr virus and human cytomegalovirus in infected pulp using a polymerase chain reaction. </w:t>
      </w:r>
      <w:r w:rsidR="00396FB4" w:rsidRPr="00DC4793">
        <w:rPr>
          <w:rFonts w:ascii="Arial" w:hAnsi="Arial" w:cs="Arial"/>
          <w:noProof/>
        </w:rPr>
        <w:t>Aust Endod J</w:t>
      </w:r>
      <w:r w:rsidRPr="00DC4793">
        <w:rPr>
          <w:rFonts w:ascii="Arial" w:hAnsi="Arial" w:cs="Arial"/>
          <w:noProof/>
        </w:rPr>
        <w:t xml:space="preserve"> 2009;35: 9-12.  PMID: 19452674 </w:t>
      </w:r>
    </w:p>
    <w:p w14:paraId="2C799CF1" w14:textId="30A2A263"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79.</w:t>
      </w:r>
      <w:r w:rsidRPr="00DC4793">
        <w:rPr>
          <w:rFonts w:ascii="Arial" w:hAnsi="Arial" w:cs="Arial"/>
          <w:noProof/>
        </w:rPr>
        <w:tab/>
        <w:t xml:space="preserve">Bruno KF, Silva JA, Silva TA, Batista AC, Alencar AH, Estrela C. Characterization of inflammatory cell infiltrate in human dental pulpitis. Int Endod J. 2010;43: 1013-1021. doi: 10.1111/j.1365-2591.2010.01757.x PMID: 20726912 </w:t>
      </w:r>
    </w:p>
    <w:p w14:paraId="57680E4F"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0.</w:t>
      </w:r>
      <w:r w:rsidRPr="00DC4793">
        <w:rPr>
          <w:rFonts w:ascii="Arial" w:hAnsi="Arial" w:cs="Arial"/>
          <w:noProof/>
        </w:rPr>
        <w:tab/>
        <w:t xml:space="preserve">Marigo L, Migliaccio S, Monego G, La Torre G, Somma F, Ranelletti FO. Expression of parathyroid hormone-related protein in human inflamed dental pulp. Eur Rev Med Pharmacol Sci. 2010;14: 471-475.  PMID: 20556927 </w:t>
      </w:r>
    </w:p>
    <w:p w14:paraId="2B405CC6" w14:textId="13AD324E"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1.</w:t>
      </w:r>
      <w:r w:rsidRPr="00DC4793">
        <w:rPr>
          <w:rFonts w:ascii="Arial" w:hAnsi="Arial" w:cs="Arial"/>
          <w:noProof/>
        </w:rPr>
        <w:tab/>
        <w:t xml:space="preserve">Ahlberg KF. Functional studies on experimentally induced inflammations of the dental pulp. </w:t>
      </w:r>
      <w:r w:rsidR="00396FB4" w:rsidRPr="00DC4793">
        <w:rPr>
          <w:rFonts w:ascii="Arial" w:hAnsi="Arial" w:cs="Arial"/>
          <w:noProof/>
        </w:rPr>
        <w:t>Tandlakartidningen</w:t>
      </w:r>
      <w:r w:rsidRPr="00DC4793">
        <w:rPr>
          <w:rFonts w:ascii="Arial" w:hAnsi="Arial" w:cs="Arial"/>
          <w:noProof/>
        </w:rPr>
        <w:t xml:space="preserve"> </w:t>
      </w:r>
      <w:r w:rsidR="00396FB4" w:rsidRPr="00DC4793">
        <w:rPr>
          <w:rFonts w:ascii="Arial" w:hAnsi="Arial" w:cs="Arial"/>
          <w:noProof/>
        </w:rPr>
        <w:t>1978;70: 837-838. PMID: 284603</w:t>
      </w:r>
    </w:p>
    <w:p w14:paraId="1AFECE26" w14:textId="0A788346"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2.</w:t>
      </w:r>
      <w:r w:rsidRPr="00DC4793">
        <w:rPr>
          <w:rFonts w:ascii="Arial" w:hAnsi="Arial" w:cs="Arial"/>
          <w:noProof/>
        </w:rPr>
        <w:tab/>
        <w:t xml:space="preserve">Zelante F, Simões W, Monson CA. Participation of immunologic responses in evaluation of pulp and periapical inflammation. </w:t>
      </w:r>
      <w:r w:rsidR="00086566" w:rsidRPr="00DC4793">
        <w:rPr>
          <w:rFonts w:ascii="Arial" w:hAnsi="Arial" w:cs="Arial"/>
          <w:noProof/>
        </w:rPr>
        <w:t>Rev Assoc Paul Cir Dent.</w:t>
      </w:r>
      <w:r w:rsidR="00043EEB" w:rsidRPr="00DC4793">
        <w:rPr>
          <w:rFonts w:ascii="Arial" w:hAnsi="Arial" w:cs="Arial"/>
          <w:noProof/>
        </w:rPr>
        <w:t xml:space="preserve"> 1980;34: 420-425. PMID: 6450437</w:t>
      </w:r>
    </w:p>
    <w:p w14:paraId="29E33269" w14:textId="35419693"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3.</w:t>
      </w:r>
      <w:r w:rsidRPr="00DC4793">
        <w:rPr>
          <w:rFonts w:ascii="Arial" w:hAnsi="Arial" w:cs="Arial"/>
          <w:noProof/>
        </w:rPr>
        <w:tab/>
        <w:t>D'Souza R, Lachman LB. Levels of Interleukins 1 and 2 in Inflamed Human P</w:t>
      </w:r>
      <w:r w:rsidR="009802B2" w:rsidRPr="00DC4793">
        <w:rPr>
          <w:rFonts w:ascii="Arial" w:hAnsi="Arial" w:cs="Arial"/>
          <w:noProof/>
        </w:rPr>
        <w:t>ulps. J Dent Res. 1989;68: 201.</w:t>
      </w:r>
    </w:p>
    <w:p w14:paraId="72182AAF" w14:textId="761F2D3B"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4.</w:t>
      </w:r>
      <w:r w:rsidRPr="00DC4793">
        <w:rPr>
          <w:rFonts w:ascii="Arial" w:hAnsi="Arial" w:cs="Arial"/>
          <w:noProof/>
        </w:rPr>
        <w:tab/>
        <w:t>Jackson D, Garry M, Engelstad M, Geier H, Hargreaves K. Evaluation of iCGRP secretion from dental pulp in response to inflammatory mediators. Society for Neuros</w:t>
      </w:r>
      <w:r w:rsidR="009802B2" w:rsidRPr="00DC4793">
        <w:rPr>
          <w:rFonts w:ascii="Arial" w:hAnsi="Arial" w:cs="Arial"/>
          <w:noProof/>
        </w:rPr>
        <w:t>cience Abstracts. 1992;18: 689.</w:t>
      </w:r>
    </w:p>
    <w:p w14:paraId="0999B88C" w14:textId="2517165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5.</w:t>
      </w:r>
      <w:r w:rsidRPr="00DC4793">
        <w:rPr>
          <w:rFonts w:ascii="Arial" w:hAnsi="Arial" w:cs="Arial"/>
          <w:noProof/>
        </w:rPr>
        <w:tab/>
        <w:t xml:space="preserve">Rauschenberger RA, Cootauco C. The immunocytochemical distribution of IL-2R in healthy and inflamed dental pulp. J Dent Res. 1993;72: 212. </w:t>
      </w:r>
    </w:p>
    <w:p w14:paraId="4448C45B" w14:textId="021E2792"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6.</w:t>
      </w:r>
      <w:r w:rsidRPr="00DC4793">
        <w:rPr>
          <w:rFonts w:ascii="Arial" w:hAnsi="Arial" w:cs="Arial"/>
          <w:noProof/>
        </w:rPr>
        <w:tab/>
        <w:t xml:space="preserve">Goodis HE, White JM, Gerzina TM, Hume WR. </w:t>
      </w:r>
      <w:r w:rsidR="009802B2" w:rsidRPr="00DC4793">
        <w:rPr>
          <w:rFonts w:ascii="Arial" w:hAnsi="Arial" w:cs="Arial"/>
          <w:noProof/>
        </w:rPr>
        <w:t xml:space="preserve">Identification of pulpal inflammatory mediators using HPLC. </w:t>
      </w:r>
      <w:r w:rsidRPr="00DC4793">
        <w:rPr>
          <w:rFonts w:ascii="Arial" w:hAnsi="Arial" w:cs="Arial"/>
          <w:noProof/>
        </w:rPr>
        <w:t xml:space="preserve">J Dent Res. 1994;73: 214-214. </w:t>
      </w:r>
    </w:p>
    <w:p w14:paraId="75D264CA" w14:textId="5891996C"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7.</w:t>
      </w:r>
      <w:r w:rsidRPr="00DC4793">
        <w:rPr>
          <w:rFonts w:ascii="Arial" w:hAnsi="Arial" w:cs="Arial"/>
          <w:noProof/>
        </w:rPr>
        <w:tab/>
        <w:t xml:space="preserve">Matsuo T, Nakanishi T, Ebisu S. </w:t>
      </w:r>
      <w:r w:rsidR="009802B2" w:rsidRPr="00DC4793">
        <w:rPr>
          <w:rFonts w:ascii="Arial" w:hAnsi="Arial" w:cs="Arial"/>
          <w:noProof/>
        </w:rPr>
        <w:t>Immunoglobulins and inflammatory factors in human pulpal blood</w:t>
      </w:r>
      <w:r w:rsidRPr="00DC4793">
        <w:rPr>
          <w:rFonts w:ascii="Arial" w:hAnsi="Arial" w:cs="Arial"/>
          <w:noProof/>
        </w:rPr>
        <w:t xml:space="preserve"> J Dent Res. 1994;73: 214-214. </w:t>
      </w:r>
    </w:p>
    <w:p w14:paraId="7F8A10A4" w14:textId="4D5ACF00"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8.</w:t>
      </w:r>
      <w:r w:rsidRPr="00DC4793">
        <w:rPr>
          <w:rFonts w:ascii="Arial" w:hAnsi="Arial" w:cs="Arial"/>
          <w:noProof/>
        </w:rPr>
        <w:tab/>
        <w:t xml:space="preserve">Rauschenberger C, Cootauco C, Bailey J. </w:t>
      </w:r>
      <w:r w:rsidR="009802B2" w:rsidRPr="00DC4793">
        <w:rPr>
          <w:rFonts w:ascii="Arial" w:hAnsi="Arial" w:cs="Arial"/>
          <w:noProof/>
        </w:rPr>
        <w:t xml:space="preserve">Interleukin-2 receptor (SIL-2R) in healty and inflamed dental pulps. </w:t>
      </w:r>
      <w:r w:rsidRPr="00DC4793">
        <w:rPr>
          <w:rFonts w:ascii="Arial" w:hAnsi="Arial" w:cs="Arial"/>
          <w:noProof/>
        </w:rPr>
        <w:t xml:space="preserve">J Dent Res. 1994;73: 120-120. </w:t>
      </w:r>
    </w:p>
    <w:p w14:paraId="5E1B1B70" w14:textId="5637174C"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89.</w:t>
      </w:r>
      <w:r w:rsidRPr="00DC4793">
        <w:rPr>
          <w:rFonts w:ascii="Arial" w:hAnsi="Arial" w:cs="Arial"/>
          <w:noProof/>
        </w:rPr>
        <w:tab/>
        <w:t xml:space="preserve">Taniishii N, Wang C, Stashenko P. </w:t>
      </w:r>
      <w:r w:rsidR="009802B2" w:rsidRPr="00DC4793">
        <w:rPr>
          <w:rFonts w:ascii="Arial" w:hAnsi="Arial" w:cs="Arial"/>
          <w:noProof/>
        </w:rPr>
        <w:t xml:space="preserve">Bone resorptive cytokine production in inflamed pulp and periapical lesions. </w:t>
      </w:r>
      <w:r w:rsidRPr="00DC4793">
        <w:rPr>
          <w:rFonts w:ascii="Arial" w:hAnsi="Arial" w:cs="Arial"/>
          <w:noProof/>
        </w:rPr>
        <w:t xml:space="preserve">J Dent Res. 1994;73: 119-119. </w:t>
      </w:r>
    </w:p>
    <w:p w14:paraId="391CEEA3" w14:textId="5B96AA5E"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0.</w:t>
      </w:r>
      <w:r w:rsidRPr="00DC4793">
        <w:rPr>
          <w:rFonts w:ascii="Arial" w:hAnsi="Arial" w:cs="Arial"/>
          <w:noProof/>
        </w:rPr>
        <w:tab/>
        <w:t xml:space="preserve">Maclean DC, Bowen L, Langkamp H, Agarwal S, Piesco NP. </w:t>
      </w:r>
      <w:r w:rsidR="009802B2" w:rsidRPr="00DC4793">
        <w:rPr>
          <w:rFonts w:ascii="Arial" w:hAnsi="Arial" w:cs="Arial"/>
          <w:noProof/>
        </w:rPr>
        <w:t>Regulation of cytokines in pulp cells during inflammation.</w:t>
      </w:r>
      <w:r w:rsidRPr="00DC4793">
        <w:rPr>
          <w:rFonts w:ascii="Arial" w:hAnsi="Arial" w:cs="Arial"/>
          <w:noProof/>
        </w:rPr>
        <w:t xml:space="preserve"> J Dent Res. 1995;74: 181-181. </w:t>
      </w:r>
    </w:p>
    <w:p w14:paraId="470642F2" w14:textId="392AAB70"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1.</w:t>
      </w:r>
      <w:r w:rsidRPr="00DC4793">
        <w:rPr>
          <w:rFonts w:ascii="Arial" w:hAnsi="Arial" w:cs="Arial"/>
          <w:noProof/>
        </w:rPr>
        <w:tab/>
        <w:t>Potente AP, Chugal N, Kim JW, Zhang X, Huang GTJ. Detection of interleukin-8 in normal and inflamed human dental pulps</w:t>
      </w:r>
      <w:r w:rsidR="009F3399" w:rsidRPr="00DC4793">
        <w:rPr>
          <w:rFonts w:ascii="Arial" w:hAnsi="Arial" w:cs="Arial"/>
          <w:noProof/>
        </w:rPr>
        <w:t>. J Dent Res. 1998;77: 799-799.</w:t>
      </w:r>
    </w:p>
    <w:p w14:paraId="4257A719" w14:textId="34FFC38D"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2.</w:t>
      </w:r>
      <w:r w:rsidRPr="00DC4793">
        <w:rPr>
          <w:rFonts w:ascii="Arial" w:hAnsi="Arial" w:cs="Arial"/>
          <w:noProof/>
        </w:rPr>
        <w:tab/>
        <w:t xml:space="preserve">Huang GTJ, Chugal N, Potente AP, Zhang X. Constitutive expression of interleukin-8 and intercellular adhesion molecule-1 in normal and inflamed human dental pulps. J Dent Res. 2000;79: 176-176. </w:t>
      </w:r>
    </w:p>
    <w:p w14:paraId="09E3D190" w14:textId="52FDC639"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3.</w:t>
      </w:r>
      <w:r w:rsidRPr="00DC4793">
        <w:rPr>
          <w:rFonts w:ascii="Arial" w:hAnsi="Arial" w:cs="Arial"/>
          <w:noProof/>
        </w:rPr>
        <w:tab/>
        <w:t xml:space="preserve">Lopez-Costa JJ, Colera-Martin L, Patel S, Maresca B, Saavedra JP. NADPH diaphorase reactivity in human dental pulp: role in pain and inflammation. Society for Neuroscience Abstracts. 2000;26: Abstract No.-731.734. </w:t>
      </w:r>
    </w:p>
    <w:p w14:paraId="0FBB5261" w14:textId="2EA44C7E"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4.</w:t>
      </w:r>
      <w:r w:rsidRPr="00DC4793">
        <w:rPr>
          <w:rFonts w:ascii="Arial" w:hAnsi="Arial" w:cs="Arial"/>
          <w:noProof/>
        </w:rPr>
        <w:tab/>
        <w:t xml:space="preserve">Chidchuangchai W, Akarasereenont P, Janyaprasert K, Vongsavan N, Matthews B. Prostaglandin E-2 levels, blood flow, and pain sensation in human teeth with inflamed pulps. J Dent Res. 2003;82: B249-B249. </w:t>
      </w:r>
    </w:p>
    <w:p w14:paraId="734FBEF1"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5.</w:t>
      </w:r>
      <w:r w:rsidRPr="00DC4793">
        <w:rPr>
          <w:rFonts w:ascii="Arial" w:hAnsi="Arial" w:cs="Arial"/>
          <w:noProof/>
        </w:rPr>
        <w:tab/>
        <w:t xml:space="preserve">Higuera J. Correlation between IL 8, 810 nm laser energy and clinical-radiographic diagnostic of periapical area tested with ELISA. Clinical study. Med Oral Patol Oral Cir Bucal. 2012;17: S141.   </w:t>
      </w:r>
    </w:p>
    <w:p w14:paraId="374FBE3A"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6.</w:t>
      </w:r>
      <w:r w:rsidRPr="00DC4793">
        <w:rPr>
          <w:rFonts w:ascii="Arial" w:hAnsi="Arial" w:cs="Arial"/>
          <w:noProof/>
        </w:rPr>
        <w:tab/>
        <w:t xml:space="preserve">Martin Gonzalez J, Sanchez Dominguez B, Castellanos Cosano L, Torres Lagares D, Segura Egea JJ. Expression of leptin mRNA in normal human dental pulp. Med Oral Patol Oral Cir Bucal. 2012;17.   </w:t>
      </w:r>
    </w:p>
    <w:p w14:paraId="295490B0"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7.</w:t>
      </w:r>
      <w:r w:rsidRPr="00DC4793">
        <w:rPr>
          <w:rFonts w:ascii="Arial" w:hAnsi="Arial" w:cs="Arial"/>
          <w:noProof/>
        </w:rPr>
        <w:tab/>
        <w:t xml:space="preserve">Martin Jimenez M, Martin Gonzalez J, Sanchez Dominguez B, Lopez Frias J, Segura Egea JJ. Expression of mRNA leptin receptor (Ob-R) in normal human dental pulp: Implications in pulp revascularization. Med Oral Patol Oral Cir Bucal. 2012;17.   </w:t>
      </w:r>
    </w:p>
    <w:p w14:paraId="1C8CC95B"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8.</w:t>
      </w:r>
      <w:r w:rsidRPr="00DC4793">
        <w:rPr>
          <w:rFonts w:ascii="Arial" w:hAnsi="Arial" w:cs="Arial"/>
          <w:noProof/>
        </w:rPr>
        <w:tab/>
        <w:t xml:space="preserve">Sanchez Dominguez B. Expression of leptin in normal human dental pulp. Med Oral Patol Oral Cir Bucal. 2012;17.   </w:t>
      </w:r>
    </w:p>
    <w:p w14:paraId="0120550F" w14:textId="77777777" w:rsidR="001C62C6" w:rsidRPr="00DC4793" w:rsidRDefault="001C62C6" w:rsidP="00DD4115">
      <w:pPr>
        <w:pStyle w:val="EndNoteBibliography"/>
        <w:spacing w:line="480" w:lineRule="auto"/>
        <w:jc w:val="left"/>
        <w:rPr>
          <w:rFonts w:ascii="Arial" w:hAnsi="Arial" w:cs="Arial"/>
          <w:noProof/>
        </w:rPr>
      </w:pPr>
      <w:r w:rsidRPr="00DC4793">
        <w:rPr>
          <w:rFonts w:ascii="Arial" w:hAnsi="Arial" w:cs="Arial"/>
          <w:noProof/>
        </w:rPr>
        <w:t>99.</w:t>
      </w:r>
      <w:r w:rsidRPr="00DC4793">
        <w:rPr>
          <w:rFonts w:ascii="Arial" w:hAnsi="Arial" w:cs="Arial"/>
          <w:noProof/>
        </w:rPr>
        <w:tab/>
        <w:t xml:space="preserve">Segura Egea JJ, Martin Gonzalez J, Sanchez Dominguez B, Martin Jimenez M, Tarilonte Delgado ML. Presence of leptin receptor (Ob-R) in normal human dental pulp: Demons-tration by Western-Blo. Med Oral Patol Oral Cir Bucal. 2012;17.   </w:t>
      </w:r>
    </w:p>
    <w:p w14:paraId="0BEBDD44" w14:textId="302E73E1" w:rsidR="00A90E4E" w:rsidRPr="00DC4793" w:rsidRDefault="001C62C6" w:rsidP="00DD4115">
      <w:pPr>
        <w:spacing w:line="480" w:lineRule="auto"/>
        <w:rPr>
          <w:rFonts w:ascii="Arial" w:hAnsi="Arial" w:cs="Arial"/>
        </w:rPr>
      </w:pPr>
      <w:r w:rsidRPr="00DC4793">
        <w:rPr>
          <w:rFonts w:ascii="Arial" w:hAnsi="Arial" w:cs="Arial"/>
        </w:rPr>
        <w:fldChar w:fldCharType="end"/>
      </w:r>
    </w:p>
    <w:sectPr w:rsidR="00A90E4E" w:rsidRPr="00DC4793" w:rsidSect="00870E3C">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dan fina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52vvealfv0rhe9adc59wrfef90ws5vd0wp&quot;&gt;Final_synthesis&lt;record-ids&gt;&lt;item&gt;2&lt;/item&gt;&lt;item&gt;5&lt;/item&gt;&lt;item&gt;6&lt;/item&gt;&lt;item&gt;9&lt;/item&gt;&lt;item&gt;11&lt;/item&gt;&lt;item&gt;12&lt;/item&gt;&lt;item&gt;13&lt;/item&gt;&lt;item&gt;16&lt;/item&gt;&lt;item&gt;17&lt;/item&gt;&lt;item&gt;18&lt;/item&gt;&lt;item&gt;19&lt;/item&gt;&lt;item&gt;25&lt;/item&gt;&lt;item&gt;28&lt;/item&gt;&lt;item&gt;30&lt;/item&gt;&lt;item&gt;34&lt;/item&gt;&lt;item&gt;35&lt;/item&gt;&lt;item&gt;36&lt;/item&gt;&lt;item&gt;41&lt;/item&gt;&lt;item&gt;43&lt;/item&gt;&lt;item&gt;44&lt;/item&gt;&lt;item&gt;45&lt;/item&gt;&lt;item&gt;46&lt;/item&gt;&lt;item&gt;47&lt;/item&gt;&lt;item&gt;50&lt;/item&gt;&lt;item&gt;51&lt;/item&gt;&lt;item&gt;52&lt;/item&gt;&lt;item&gt;53&lt;/item&gt;&lt;item&gt;57&lt;/item&gt;&lt;item&gt;59&lt;/item&gt;&lt;item&gt;60&lt;/item&gt;&lt;item&gt;61&lt;/item&gt;&lt;item&gt;62&lt;/item&gt;&lt;item&gt;64&lt;/item&gt;&lt;item&gt;67&lt;/item&gt;&lt;item&gt;68&lt;/item&gt;&lt;item&gt;69&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6&lt;/item&gt;&lt;item&gt;97&lt;/item&gt;&lt;item&gt;98&lt;/item&gt;&lt;item&gt;100&lt;/item&gt;&lt;item&gt;101&lt;/item&gt;&lt;item&gt;102&lt;/item&gt;&lt;item&gt;105&lt;/item&gt;&lt;item&gt;106&lt;/item&gt;&lt;item&gt;107&lt;/item&gt;&lt;item&gt;108&lt;/item&gt;&lt;item&gt;109&lt;/item&gt;&lt;item&gt;110&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32&lt;/item&gt;&lt;item&gt;133&lt;/item&gt;&lt;item&gt;137&lt;/item&gt;&lt;item&gt;138&lt;/item&gt;&lt;item&gt;139&lt;/item&gt;&lt;item&gt;140&lt;/item&gt;&lt;item&gt;141&lt;/item&gt;&lt;item&gt;142&lt;/item&gt;&lt;item&gt;143&lt;/item&gt;&lt;item&gt;146&lt;/item&gt;&lt;item&gt;147&lt;/item&gt;&lt;item&gt;148&lt;/item&gt;&lt;item&gt;149&lt;/item&gt;&lt;item&gt;156&lt;/item&gt;&lt;item&gt;157&lt;/item&gt;&lt;/record-ids&gt;&lt;/item&gt;&lt;/Libraries&gt;"/>
  </w:docVars>
  <w:rsids>
    <w:rsidRoot w:val="00222631"/>
    <w:rsid w:val="00020C19"/>
    <w:rsid w:val="00043EEB"/>
    <w:rsid w:val="00086566"/>
    <w:rsid w:val="0010727A"/>
    <w:rsid w:val="001C62C6"/>
    <w:rsid w:val="00222631"/>
    <w:rsid w:val="002C5D02"/>
    <w:rsid w:val="002D7DFE"/>
    <w:rsid w:val="0033794F"/>
    <w:rsid w:val="00342B76"/>
    <w:rsid w:val="00396FB4"/>
    <w:rsid w:val="00414C86"/>
    <w:rsid w:val="004203AE"/>
    <w:rsid w:val="005A23D3"/>
    <w:rsid w:val="005E370E"/>
    <w:rsid w:val="005F2886"/>
    <w:rsid w:val="00642AA2"/>
    <w:rsid w:val="006768FD"/>
    <w:rsid w:val="006D2048"/>
    <w:rsid w:val="0075504A"/>
    <w:rsid w:val="007B3E94"/>
    <w:rsid w:val="007B7B82"/>
    <w:rsid w:val="007C3A70"/>
    <w:rsid w:val="007D10CC"/>
    <w:rsid w:val="00870E3C"/>
    <w:rsid w:val="009802B2"/>
    <w:rsid w:val="009F0EDB"/>
    <w:rsid w:val="009F3399"/>
    <w:rsid w:val="00A5158C"/>
    <w:rsid w:val="00A90E4E"/>
    <w:rsid w:val="00A95DAE"/>
    <w:rsid w:val="00AC29A5"/>
    <w:rsid w:val="00AE0CC9"/>
    <w:rsid w:val="00B74D51"/>
    <w:rsid w:val="00C24191"/>
    <w:rsid w:val="00C631A2"/>
    <w:rsid w:val="00D32D26"/>
    <w:rsid w:val="00D504AA"/>
    <w:rsid w:val="00DC4793"/>
    <w:rsid w:val="00DD4115"/>
    <w:rsid w:val="00E5611F"/>
    <w:rsid w:val="00F737F7"/>
    <w:rsid w:val="00FC742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6C04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22631"/>
    <w:rPr>
      <w:rFonts w:ascii="Times New Roman" w:eastAsia="Times New Roman" w:hAnsi="Times New Roman" w:cs="Times New Roman"/>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
    <w:name w:val="EndNote Bibliography"/>
    <w:basedOn w:val="Standard"/>
    <w:rsid w:val="00222631"/>
    <w:pPr>
      <w:jc w:val="both"/>
    </w:pPr>
  </w:style>
  <w:style w:type="paragraph" w:customStyle="1" w:styleId="EndNoteBibliographyTitle">
    <w:name w:val="EndNote Bibliography Title"/>
    <w:basedOn w:val="Standard"/>
    <w:rsid w:val="0033794F"/>
    <w:pPr>
      <w:jc w:val="center"/>
    </w:pPr>
  </w:style>
  <w:style w:type="character" w:styleId="Link">
    <w:name w:val="Hyperlink"/>
    <w:basedOn w:val="Absatzstandardschriftart"/>
    <w:uiPriority w:val="99"/>
    <w:unhideWhenUsed/>
    <w:rsid w:val="0033794F"/>
    <w:rPr>
      <w:color w:val="0000FF" w:themeColor="hyperlink"/>
      <w:u w:val="single"/>
    </w:rPr>
  </w:style>
  <w:style w:type="paragraph" w:styleId="Textkrpereinzug">
    <w:name w:val="Body Text Indent"/>
    <w:basedOn w:val="Standard"/>
    <w:link w:val="TextkrpereinzugZeichen"/>
    <w:rsid w:val="00AC29A5"/>
    <w:rPr>
      <w:szCs w:val="24"/>
      <w:lang w:val="en-US"/>
    </w:rPr>
  </w:style>
  <w:style w:type="character" w:customStyle="1" w:styleId="TextkrpereinzugZeichen">
    <w:name w:val="Textkörpereinzug Zeichen"/>
    <w:basedOn w:val="Absatzstandardschriftart"/>
    <w:link w:val="Textkrpereinzug"/>
    <w:rsid w:val="00AC29A5"/>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22631"/>
    <w:rPr>
      <w:rFonts w:ascii="Times New Roman" w:eastAsia="Times New Roman" w:hAnsi="Times New Roman" w:cs="Times New Roman"/>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
    <w:name w:val="EndNote Bibliography"/>
    <w:basedOn w:val="Standard"/>
    <w:rsid w:val="00222631"/>
    <w:pPr>
      <w:jc w:val="both"/>
    </w:pPr>
  </w:style>
  <w:style w:type="paragraph" w:customStyle="1" w:styleId="EndNoteBibliographyTitle">
    <w:name w:val="EndNote Bibliography Title"/>
    <w:basedOn w:val="Standard"/>
    <w:rsid w:val="0033794F"/>
    <w:pPr>
      <w:jc w:val="center"/>
    </w:pPr>
  </w:style>
  <w:style w:type="character" w:styleId="Link">
    <w:name w:val="Hyperlink"/>
    <w:basedOn w:val="Absatzstandardschriftart"/>
    <w:uiPriority w:val="99"/>
    <w:unhideWhenUsed/>
    <w:rsid w:val="0033794F"/>
    <w:rPr>
      <w:color w:val="0000FF" w:themeColor="hyperlink"/>
      <w:u w:val="single"/>
    </w:rPr>
  </w:style>
  <w:style w:type="paragraph" w:styleId="Textkrpereinzug">
    <w:name w:val="Body Text Indent"/>
    <w:basedOn w:val="Standard"/>
    <w:link w:val="TextkrpereinzugZeichen"/>
    <w:rsid w:val="00AC29A5"/>
    <w:rPr>
      <w:szCs w:val="24"/>
      <w:lang w:val="en-US"/>
    </w:rPr>
  </w:style>
  <w:style w:type="character" w:customStyle="1" w:styleId="TextkrpereinzugZeichen">
    <w:name w:val="Textkörpereinzug Zeichen"/>
    <w:basedOn w:val="Absatzstandardschriftart"/>
    <w:link w:val="Textkrpereinzug"/>
    <w:rsid w:val="00AC29A5"/>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0463</Words>
  <Characters>65918</Characters>
  <Application>Microsoft Macintosh Word</Application>
  <DocSecurity>0</DocSecurity>
  <Lines>549</Lines>
  <Paragraphs>152</Paragraphs>
  <ScaleCrop>false</ScaleCrop>
  <Company>Univerity Zurich</Company>
  <LinksUpToDate>false</LinksUpToDate>
  <CharactersWithSpaces>76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K. Rechenberg</dc:creator>
  <cp:keywords/>
  <dc:description/>
  <cp:lastModifiedBy>Dan-K. Rechenberg</cp:lastModifiedBy>
  <cp:revision>40</cp:revision>
  <dcterms:created xsi:type="dcterms:W3CDTF">2016-06-08T12:52:00Z</dcterms:created>
  <dcterms:modified xsi:type="dcterms:W3CDTF">2016-11-16T15:08:00Z</dcterms:modified>
</cp:coreProperties>
</file>